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Bachelor of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firstLine="0"/>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firstLine="0"/>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firstLine="0"/>
        <w:jc w:val="left"/>
      </w:pPr>
      <w:r w:rsidRPr="00B27948">
        <w:t>Ausbildungsfirma</w:t>
      </w:r>
      <w:r w:rsidRPr="00B27948">
        <w:tab/>
        <w:t>Thales Defence &amp; Security Systems GmbH, Pforzheim</w:t>
      </w:r>
    </w:p>
    <w:p w:rsidR="00772E45" w:rsidRDefault="00A42755" w:rsidP="00684224">
      <w:pPr>
        <w:pStyle w:val="Kopfzeile"/>
        <w:tabs>
          <w:tab w:val="clear" w:pos="4536"/>
          <w:tab w:val="left" w:pos="2835"/>
        </w:tabs>
        <w:ind w:left="-709" w:firstLine="0"/>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177F45">
      <w:pPr>
        <w:pStyle w:val="StandardNichthngend"/>
      </w:pPr>
      <w:r>
        <w:t>gemäß § 5 (2) der „Studien- und Prüfungsordnung DHBW Technik“ vom 18. Mai 2009</w:t>
      </w:r>
      <w:r w:rsidR="00774766">
        <w:t>:</w:t>
      </w:r>
    </w:p>
    <w:p w:rsidR="00772E45" w:rsidRDefault="00772E45" w:rsidP="00177F45">
      <w:pPr>
        <w:pStyle w:val="StandardNichthngend"/>
      </w:pPr>
      <w:r>
        <w:t>Ich habe die vorliegende Arbeit selbstständig verfasst und keine anderen als die a</w:t>
      </w:r>
      <w:r>
        <w:t>n</w:t>
      </w:r>
      <w:r>
        <w:t>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CE0E4C">
      <w:pPr>
        <w:pStyle w:val="Anhnge"/>
      </w:pPr>
      <w:r w:rsidRPr="003F774B">
        <w:lastRenderedPageBreak/>
        <w:t>Abstrakt</w:t>
      </w:r>
    </w:p>
    <w:p w:rsidR="00B27948" w:rsidRDefault="00A42755" w:rsidP="00C75B5C">
      <w:r>
        <w:t>In der Schule müssen Lehrer regelmäßig einen Sitzplan erstellen, um in der Klasse eine optimale Lernatmosphäre zu gewährleisten. Dabei sind viele - Teils w</w:t>
      </w:r>
      <w:r>
        <w:t>i</w:t>
      </w:r>
      <w:r>
        <w:t>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 vom Lernen abhalten. Besser währen Sitznachbarn, die das Lernen fördern. Damit insg</w:t>
      </w:r>
      <w:r>
        <w:t>e</w:t>
      </w:r>
      <w:r>
        <w:t>samt das Lernen in der Klasse optimal läuft muss auch der G</w:t>
      </w:r>
      <w:r>
        <w:t>e</w:t>
      </w:r>
      <w:r>
        <w:t>räuschpegel niedrig sein. Wer sich also zu gut versteht darf auch nicht nebeneinander sitzen. Diese Herausforderungen implizieren bereits, dass es keinen perfekten Sitzplan gibt. Diese Studienarbeit verwendet evolutionäre Algorithmen, um den optimalen Sitzplan mit den gegebenen Einschränk</w:t>
      </w:r>
      <w:r w:rsidR="00B27948">
        <w:t>ungen und Parametern zu finden.</w:t>
      </w:r>
    </w:p>
    <w:p w:rsidR="009B7A14" w:rsidRDefault="009B7A14" w:rsidP="00B27948">
      <w:pPr>
        <w:pStyle w:val="Anhnge"/>
      </w:pPr>
      <w:r w:rsidRPr="003F774B">
        <w:t>Abstract</w:t>
      </w:r>
    </w:p>
    <w:p w:rsidR="00A42755" w:rsidRPr="002D4B28" w:rsidRDefault="00D9502E" w:rsidP="00C75B5C">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w:t>
      </w:r>
      <w:r w:rsidRPr="002D4B28">
        <w:rPr>
          <w:lang w:val="en-GB"/>
        </w:rPr>
        <w:t>h</w:t>
      </w:r>
      <w:r w:rsidRPr="002D4B28">
        <w:rPr>
          <w:lang w:val="en-GB"/>
        </w:rPr>
        <w:t xml:space="preserve">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for an effective lear</w:t>
      </w:r>
      <w:r w:rsidRPr="002D4B28">
        <w:rPr>
          <w:lang w:val="en-GB"/>
        </w:rPr>
        <w:t>n</w:t>
      </w:r>
      <w:r w:rsidRPr="002D4B28">
        <w:rPr>
          <w:lang w:val="en-GB"/>
        </w:rPr>
        <w:t xml:space="preserve">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w:t>
      </w:r>
      <w:r w:rsidR="00D977A4">
        <w:rPr>
          <w:lang w:val="en-GB"/>
        </w:rPr>
        <w:t>n</w:t>
      </w:r>
      <w:r w:rsidR="00D977A4">
        <w:rPr>
          <w:lang w:val="en-GB"/>
        </w:rPr>
        <w:t>ing environment the noise level should be very low. Chatting st</w:t>
      </w:r>
      <w:r w:rsidR="00D977A4">
        <w:rPr>
          <w:lang w:val="en-GB"/>
        </w:rPr>
        <w:t>u</w:t>
      </w:r>
      <w:r w:rsidR="00D977A4">
        <w:rPr>
          <w:lang w:val="en-GB"/>
        </w:rPr>
        <w:t>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p w:rsidR="00566285" w:rsidRPr="0003277F" w:rsidRDefault="00566285">
      <w:pPr>
        <w:ind w:firstLine="0"/>
        <w:jc w:val="left"/>
        <w:rPr>
          <w:b/>
          <w:bCs/>
          <w:highlight w:val="yellow"/>
          <w:lang w:val="en-US"/>
        </w:rPr>
      </w:pPr>
      <w:r w:rsidRPr="0003277F">
        <w:rPr>
          <w:highlight w:val="yellow"/>
          <w:lang w:val="en-US"/>
        </w:rPr>
        <w:br w:type="page"/>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Content>
        <w:p w:rsidR="00B27948" w:rsidRDefault="00B27948" w:rsidP="00B27948">
          <w:pPr>
            <w:pStyle w:val="Inhaltsverzeichnisberschrift"/>
            <w:rPr>
              <w:b w:val="0"/>
              <w:bCs w:val="0"/>
              <w:vanish/>
              <w:highlight w:val="yellow"/>
            </w:rPr>
          </w:pPr>
          <w:r>
            <w:rPr>
              <w:rFonts w:asciiTheme="minorHAnsi" w:eastAsiaTheme="minorHAnsi" w:hAnsiTheme="minorHAnsi" w:cstheme="minorBidi"/>
              <w:vanish/>
              <w:color w:val="auto"/>
              <w:sz w:val="24"/>
              <w:szCs w:val="24"/>
              <w:highlight w:val="yellow"/>
              <w:lang w:eastAsia="en-US"/>
            </w:rPr>
            <w:br w:type="page"/>
          </w:r>
        </w:p>
        <w:p w:rsidR="009B7A14" w:rsidRPr="00824833" w:rsidRDefault="009B7A14" w:rsidP="00CE0E4C">
          <w:pPr>
            <w:pStyle w:val="Inhaltsverzeichnisberschrift"/>
            <w:rPr>
              <w:lang w:val="en-US"/>
            </w:rPr>
          </w:pPr>
          <w:r w:rsidRPr="00824833">
            <w:rPr>
              <w:lang w:val="en-US"/>
            </w:rPr>
            <w:lastRenderedPageBreak/>
            <w:t>Inhaltsverzeichnis</w:t>
          </w:r>
        </w:p>
        <w:p w:rsidR="00F541EF"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400539" w:history="1">
            <w:r w:rsidR="00F541EF" w:rsidRPr="004E1B0E">
              <w:rPr>
                <w:rStyle w:val="Hyperlink"/>
                <w14:scene3d>
                  <w14:camera w14:prst="orthographicFront"/>
                  <w14:lightRig w14:rig="threePt" w14:dir="t">
                    <w14:rot w14:lat="0" w14:lon="0" w14:rev="0"/>
                  </w14:lightRig>
                </w14:scene3d>
              </w:rPr>
              <w:t>1.</w:t>
            </w:r>
            <w:r w:rsidR="00F541EF">
              <w:rPr>
                <w:rFonts w:eastAsiaTheme="minorEastAsia"/>
                <w:sz w:val="22"/>
                <w:szCs w:val="22"/>
                <w:lang w:eastAsia="de-DE"/>
              </w:rPr>
              <w:tab/>
            </w:r>
            <w:r w:rsidR="00F541EF" w:rsidRPr="004E1B0E">
              <w:rPr>
                <w:rStyle w:val="Hyperlink"/>
              </w:rPr>
              <w:t>Einleitung und Motivation</w:t>
            </w:r>
            <w:r w:rsidR="00F541EF">
              <w:rPr>
                <w:webHidden/>
              </w:rPr>
              <w:tab/>
            </w:r>
            <w:r w:rsidR="00F541EF">
              <w:rPr>
                <w:webHidden/>
              </w:rPr>
              <w:fldChar w:fldCharType="begin"/>
            </w:r>
            <w:r w:rsidR="00F541EF">
              <w:rPr>
                <w:webHidden/>
              </w:rPr>
              <w:instrText xml:space="preserve"> PAGEREF _Toc356400539 \h </w:instrText>
            </w:r>
            <w:r w:rsidR="00F541EF">
              <w:rPr>
                <w:webHidden/>
              </w:rPr>
            </w:r>
            <w:r w:rsidR="00F541EF">
              <w:rPr>
                <w:webHidden/>
              </w:rPr>
              <w:fldChar w:fldCharType="separate"/>
            </w:r>
            <w:r w:rsidR="00F541EF">
              <w:rPr>
                <w:webHidden/>
              </w:rPr>
              <w:t>1</w:t>
            </w:r>
            <w:r w:rsidR="00F541EF">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40" w:history="1">
            <w:r w:rsidRPr="004E1B0E">
              <w:rPr>
                <w:rStyle w:val="Hyperlink"/>
                <w14:scene3d>
                  <w14:camera w14:prst="orthographicFront"/>
                  <w14:lightRig w14:rig="threePt" w14:dir="t">
                    <w14:rot w14:lat="0" w14:lon="0" w14:rev="0"/>
                  </w14:lightRig>
                </w14:scene3d>
              </w:rPr>
              <w:t>1.1</w:t>
            </w:r>
            <w:r>
              <w:rPr>
                <w:rFonts w:eastAsiaTheme="minorEastAsia"/>
                <w:sz w:val="22"/>
                <w:szCs w:val="22"/>
                <w:lang w:eastAsia="de-DE"/>
              </w:rPr>
              <w:tab/>
            </w:r>
            <w:r w:rsidRPr="004E1B0E">
              <w:rPr>
                <w:rStyle w:val="Hyperlink"/>
              </w:rPr>
              <w:t>Zielsetzung</w:t>
            </w:r>
            <w:r>
              <w:rPr>
                <w:webHidden/>
              </w:rPr>
              <w:tab/>
            </w:r>
            <w:r>
              <w:rPr>
                <w:webHidden/>
              </w:rPr>
              <w:fldChar w:fldCharType="begin"/>
            </w:r>
            <w:r>
              <w:rPr>
                <w:webHidden/>
              </w:rPr>
              <w:instrText xml:space="preserve"> PAGEREF _Toc356400540 \h </w:instrText>
            </w:r>
            <w:r>
              <w:rPr>
                <w:webHidden/>
              </w:rPr>
            </w:r>
            <w:r>
              <w:rPr>
                <w:webHidden/>
              </w:rPr>
              <w:fldChar w:fldCharType="separate"/>
            </w:r>
            <w:r>
              <w:rPr>
                <w:webHidden/>
              </w:rPr>
              <w:t>1</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41" w:history="1">
            <w:r w:rsidRPr="004E1B0E">
              <w:rPr>
                <w:rStyle w:val="Hyperlink"/>
                <w14:scene3d>
                  <w14:camera w14:prst="orthographicFront"/>
                  <w14:lightRig w14:rig="threePt" w14:dir="t">
                    <w14:rot w14:lat="0" w14:lon="0" w14:rev="0"/>
                  </w14:lightRig>
                </w14:scene3d>
              </w:rPr>
              <w:t>1.2</w:t>
            </w:r>
            <w:r>
              <w:rPr>
                <w:rFonts w:eastAsiaTheme="minorEastAsia"/>
                <w:sz w:val="22"/>
                <w:szCs w:val="22"/>
                <w:lang w:eastAsia="de-DE"/>
              </w:rPr>
              <w:tab/>
            </w:r>
            <w:r w:rsidRPr="004E1B0E">
              <w:rPr>
                <w:rStyle w:val="Hyperlink"/>
              </w:rPr>
              <w:t>Wirtschaftliche Aspekte</w:t>
            </w:r>
            <w:r>
              <w:rPr>
                <w:webHidden/>
              </w:rPr>
              <w:tab/>
            </w:r>
            <w:r>
              <w:rPr>
                <w:webHidden/>
              </w:rPr>
              <w:fldChar w:fldCharType="begin"/>
            </w:r>
            <w:r>
              <w:rPr>
                <w:webHidden/>
              </w:rPr>
              <w:instrText xml:space="preserve"> PAGEREF _Toc356400541 \h </w:instrText>
            </w:r>
            <w:r>
              <w:rPr>
                <w:webHidden/>
              </w:rPr>
            </w:r>
            <w:r>
              <w:rPr>
                <w:webHidden/>
              </w:rPr>
              <w:fldChar w:fldCharType="separate"/>
            </w:r>
            <w:r>
              <w:rPr>
                <w:webHidden/>
              </w:rPr>
              <w:t>1</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42" w:history="1">
            <w:r w:rsidRPr="004E1B0E">
              <w:rPr>
                <w:rStyle w:val="Hyperlink"/>
                <w14:scene3d>
                  <w14:camera w14:prst="orthographicFront"/>
                  <w14:lightRig w14:rig="threePt" w14:dir="t">
                    <w14:rot w14:lat="0" w14:lon="0" w14:rev="0"/>
                  </w14:lightRig>
                </w14:scene3d>
              </w:rPr>
              <w:t>1.3</w:t>
            </w:r>
            <w:r>
              <w:rPr>
                <w:rFonts w:eastAsiaTheme="minorEastAsia"/>
                <w:sz w:val="22"/>
                <w:szCs w:val="22"/>
                <w:lang w:eastAsia="de-DE"/>
              </w:rPr>
              <w:tab/>
            </w:r>
            <w:r w:rsidRPr="004E1B0E">
              <w:rPr>
                <w:rStyle w:val="Hyperlink"/>
              </w:rPr>
              <w:t>Gliederung der Arbeit</w:t>
            </w:r>
            <w:r>
              <w:rPr>
                <w:webHidden/>
              </w:rPr>
              <w:tab/>
            </w:r>
            <w:r>
              <w:rPr>
                <w:webHidden/>
              </w:rPr>
              <w:fldChar w:fldCharType="begin"/>
            </w:r>
            <w:r>
              <w:rPr>
                <w:webHidden/>
              </w:rPr>
              <w:instrText xml:space="preserve"> PAGEREF _Toc356400542 \h </w:instrText>
            </w:r>
            <w:r>
              <w:rPr>
                <w:webHidden/>
              </w:rPr>
            </w:r>
            <w:r>
              <w:rPr>
                <w:webHidden/>
              </w:rPr>
              <w:fldChar w:fldCharType="separate"/>
            </w:r>
            <w:r>
              <w:rPr>
                <w:webHidden/>
              </w:rPr>
              <w:t>2</w:t>
            </w:r>
            <w:r>
              <w:rPr>
                <w:webHidden/>
              </w:rPr>
              <w:fldChar w:fldCharType="end"/>
            </w:r>
          </w:hyperlink>
        </w:p>
        <w:p w:rsidR="00F541EF" w:rsidRDefault="00F541EF">
          <w:pPr>
            <w:pStyle w:val="Verzeichnis1"/>
            <w:rPr>
              <w:rFonts w:eastAsiaTheme="minorEastAsia"/>
              <w:sz w:val="22"/>
              <w:szCs w:val="22"/>
              <w:lang w:eastAsia="de-DE"/>
            </w:rPr>
          </w:pPr>
          <w:hyperlink w:anchor="_Toc356400543" w:history="1">
            <w:r w:rsidRPr="004E1B0E">
              <w:rPr>
                <w:rStyle w:val="Hyperlink"/>
                <w14:scene3d>
                  <w14:camera w14:prst="orthographicFront"/>
                  <w14:lightRig w14:rig="threePt" w14:dir="t">
                    <w14:rot w14:lat="0" w14:lon="0" w14:rev="0"/>
                  </w14:lightRig>
                </w14:scene3d>
              </w:rPr>
              <w:t>2.</w:t>
            </w:r>
            <w:r>
              <w:rPr>
                <w:rFonts w:eastAsiaTheme="minorEastAsia"/>
                <w:sz w:val="22"/>
                <w:szCs w:val="22"/>
                <w:lang w:eastAsia="de-DE"/>
              </w:rPr>
              <w:tab/>
            </w:r>
            <w:r w:rsidRPr="004E1B0E">
              <w:rPr>
                <w:rStyle w:val="Hyperlink"/>
              </w:rPr>
              <w:t>Grundlagen: Evolutionäre Algorithmen</w:t>
            </w:r>
            <w:r>
              <w:rPr>
                <w:webHidden/>
              </w:rPr>
              <w:tab/>
            </w:r>
            <w:r>
              <w:rPr>
                <w:webHidden/>
              </w:rPr>
              <w:fldChar w:fldCharType="begin"/>
            </w:r>
            <w:r>
              <w:rPr>
                <w:webHidden/>
              </w:rPr>
              <w:instrText xml:space="preserve"> PAGEREF _Toc356400543 \h </w:instrText>
            </w:r>
            <w:r>
              <w:rPr>
                <w:webHidden/>
              </w:rPr>
            </w:r>
            <w:r>
              <w:rPr>
                <w:webHidden/>
              </w:rPr>
              <w:fldChar w:fldCharType="separate"/>
            </w:r>
            <w:r>
              <w:rPr>
                <w:webHidden/>
              </w:rPr>
              <w:t>3</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44" w:history="1">
            <w:r w:rsidRPr="004E1B0E">
              <w:rPr>
                <w:rStyle w:val="Hyperlink"/>
                <w14:scene3d>
                  <w14:camera w14:prst="orthographicFront"/>
                  <w14:lightRig w14:rig="threePt" w14:dir="t">
                    <w14:rot w14:lat="0" w14:lon="0" w14:rev="0"/>
                  </w14:lightRig>
                </w14:scene3d>
              </w:rPr>
              <w:t>2.1</w:t>
            </w:r>
            <w:r>
              <w:rPr>
                <w:rFonts w:eastAsiaTheme="minorEastAsia"/>
                <w:sz w:val="22"/>
                <w:szCs w:val="22"/>
                <w:lang w:eastAsia="de-DE"/>
              </w:rPr>
              <w:tab/>
            </w:r>
            <w:r w:rsidRPr="004E1B0E">
              <w:rPr>
                <w:rStyle w:val="Hyperlink"/>
              </w:rPr>
              <w:t>Repräsentation</w:t>
            </w:r>
            <w:r>
              <w:rPr>
                <w:webHidden/>
              </w:rPr>
              <w:tab/>
            </w:r>
            <w:r>
              <w:rPr>
                <w:webHidden/>
              </w:rPr>
              <w:fldChar w:fldCharType="begin"/>
            </w:r>
            <w:r>
              <w:rPr>
                <w:webHidden/>
              </w:rPr>
              <w:instrText xml:space="preserve"> PAGEREF _Toc356400544 \h </w:instrText>
            </w:r>
            <w:r>
              <w:rPr>
                <w:webHidden/>
              </w:rPr>
            </w:r>
            <w:r>
              <w:rPr>
                <w:webHidden/>
              </w:rPr>
              <w:fldChar w:fldCharType="separate"/>
            </w:r>
            <w:r>
              <w:rPr>
                <w:webHidden/>
              </w:rPr>
              <w:t>4</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45" w:history="1">
            <w:r w:rsidRPr="004E1B0E">
              <w:rPr>
                <w:rStyle w:val="Hyperlink"/>
                <w14:scene3d>
                  <w14:camera w14:prst="orthographicFront"/>
                  <w14:lightRig w14:rig="threePt" w14:dir="t">
                    <w14:rot w14:lat="0" w14:lon="0" w14:rev="0"/>
                  </w14:lightRig>
                </w14:scene3d>
              </w:rPr>
              <w:t>2.2</w:t>
            </w:r>
            <w:r>
              <w:rPr>
                <w:rFonts w:eastAsiaTheme="minorEastAsia"/>
                <w:sz w:val="22"/>
                <w:szCs w:val="22"/>
                <w:lang w:eastAsia="de-DE"/>
              </w:rPr>
              <w:tab/>
            </w:r>
            <w:r w:rsidRPr="004E1B0E">
              <w:rPr>
                <w:rStyle w:val="Hyperlink"/>
              </w:rPr>
              <w:t>Zielfunktion / Fitnessfunktion</w:t>
            </w:r>
            <w:r>
              <w:rPr>
                <w:webHidden/>
              </w:rPr>
              <w:tab/>
            </w:r>
            <w:r>
              <w:rPr>
                <w:webHidden/>
              </w:rPr>
              <w:fldChar w:fldCharType="begin"/>
            </w:r>
            <w:r>
              <w:rPr>
                <w:webHidden/>
              </w:rPr>
              <w:instrText xml:space="preserve"> PAGEREF _Toc356400545 \h </w:instrText>
            </w:r>
            <w:r>
              <w:rPr>
                <w:webHidden/>
              </w:rPr>
            </w:r>
            <w:r>
              <w:rPr>
                <w:webHidden/>
              </w:rPr>
              <w:fldChar w:fldCharType="separate"/>
            </w:r>
            <w:r>
              <w:rPr>
                <w:webHidden/>
              </w:rPr>
              <w:t>5</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46" w:history="1">
            <w:r w:rsidRPr="004E1B0E">
              <w:rPr>
                <w:rStyle w:val="Hyperlink"/>
                <w14:scene3d>
                  <w14:camera w14:prst="orthographicFront"/>
                  <w14:lightRig w14:rig="threePt" w14:dir="t">
                    <w14:rot w14:lat="0" w14:lon="0" w14:rev="0"/>
                  </w14:lightRig>
                </w14:scene3d>
              </w:rPr>
              <w:t>2.3</w:t>
            </w:r>
            <w:r>
              <w:rPr>
                <w:rFonts w:eastAsiaTheme="minorEastAsia"/>
                <w:sz w:val="22"/>
                <w:szCs w:val="22"/>
                <w:lang w:eastAsia="de-DE"/>
              </w:rPr>
              <w:tab/>
            </w:r>
            <w:r w:rsidRPr="004E1B0E">
              <w:rPr>
                <w:rStyle w:val="Hyperlink"/>
              </w:rPr>
              <w:t>Greedy</w:t>
            </w:r>
            <w:r>
              <w:rPr>
                <w:webHidden/>
              </w:rPr>
              <w:tab/>
            </w:r>
            <w:r>
              <w:rPr>
                <w:webHidden/>
              </w:rPr>
              <w:fldChar w:fldCharType="begin"/>
            </w:r>
            <w:r>
              <w:rPr>
                <w:webHidden/>
              </w:rPr>
              <w:instrText xml:space="preserve"> PAGEREF _Toc356400546 \h </w:instrText>
            </w:r>
            <w:r>
              <w:rPr>
                <w:webHidden/>
              </w:rPr>
            </w:r>
            <w:r>
              <w:rPr>
                <w:webHidden/>
              </w:rPr>
              <w:fldChar w:fldCharType="separate"/>
            </w:r>
            <w:r>
              <w:rPr>
                <w:webHidden/>
              </w:rPr>
              <w:t>6</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47" w:history="1">
            <w:r w:rsidRPr="004E1B0E">
              <w:rPr>
                <w:rStyle w:val="Hyperlink"/>
                <w14:scene3d>
                  <w14:camera w14:prst="orthographicFront"/>
                  <w14:lightRig w14:rig="threePt" w14:dir="t">
                    <w14:rot w14:lat="0" w14:lon="0" w14:rev="0"/>
                  </w14:lightRig>
                </w14:scene3d>
              </w:rPr>
              <w:t>2.4</w:t>
            </w:r>
            <w:r>
              <w:rPr>
                <w:rFonts w:eastAsiaTheme="minorEastAsia"/>
                <w:sz w:val="22"/>
                <w:szCs w:val="22"/>
                <w:lang w:eastAsia="de-DE"/>
              </w:rPr>
              <w:tab/>
            </w:r>
            <w:r w:rsidRPr="004E1B0E">
              <w:rPr>
                <w:rStyle w:val="Hyperlink"/>
              </w:rPr>
              <w:t>Mutationsoperatoren</w:t>
            </w:r>
            <w:r>
              <w:rPr>
                <w:webHidden/>
              </w:rPr>
              <w:tab/>
            </w:r>
            <w:r>
              <w:rPr>
                <w:webHidden/>
              </w:rPr>
              <w:fldChar w:fldCharType="begin"/>
            </w:r>
            <w:r>
              <w:rPr>
                <w:webHidden/>
              </w:rPr>
              <w:instrText xml:space="preserve"> PAGEREF _Toc356400547 \h </w:instrText>
            </w:r>
            <w:r>
              <w:rPr>
                <w:webHidden/>
              </w:rPr>
            </w:r>
            <w:r>
              <w:rPr>
                <w:webHidden/>
              </w:rPr>
              <w:fldChar w:fldCharType="separate"/>
            </w:r>
            <w:r>
              <w:rPr>
                <w:webHidden/>
              </w:rPr>
              <w:t>7</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48" w:history="1">
            <w:r w:rsidRPr="004E1B0E">
              <w:rPr>
                <w:rStyle w:val="Hyperlink"/>
              </w:rPr>
              <w:t>2.4.1</w:t>
            </w:r>
            <w:r>
              <w:rPr>
                <w:rFonts w:eastAsiaTheme="minorEastAsia"/>
                <w:sz w:val="22"/>
                <w:szCs w:val="22"/>
                <w:lang w:eastAsia="de-DE"/>
              </w:rPr>
              <w:tab/>
            </w:r>
            <w:r w:rsidRPr="004E1B0E">
              <w:rPr>
                <w:rStyle w:val="Hyperlink"/>
              </w:rPr>
              <w:t>Rekombination</w:t>
            </w:r>
            <w:r>
              <w:rPr>
                <w:webHidden/>
              </w:rPr>
              <w:tab/>
            </w:r>
            <w:r>
              <w:rPr>
                <w:webHidden/>
              </w:rPr>
              <w:fldChar w:fldCharType="begin"/>
            </w:r>
            <w:r>
              <w:rPr>
                <w:webHidden/>
              </w:rPr>
              <w:instrText xml:space="preserve"> PAGEREF _Toc356400548 \h </w:instrText>
            </w:r>
            <w:r>
              <w:rPr>
                <w:webHidden/>
              </w:rPr>
            </w:r>
            <w:r>
              <w:rPr>
                <w:webHidden/>
              </w:rPr>
              <w:fldChar w:fldCharType="separate"/>
            </w:r>
            <w:r>
              <w:rPr>
                <w:webHidden/>
              </w:rPr>
              <w:t>7</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49" w:history="1">
            <w:r w:rsidRPr="004E1B0E">
              <w:rPr>
                <w:rStyle w:val="Hyperlink"/>
              </w:rPr>
              <w:t>2.4.2</w:t>
            </w:r>
            <w:r>
              <w:rPr>
                <w:rFonts w:eastAsiaTheme="minorEastAsia"/>
                <w:sz w:val="22"/>
                <w:szCs w:val="22"/>
                <w:lang w:eastAsia="de-DE"/>
              </w:rPr>
              <w:tab/>
            </w:r>
            <w:r w:rsidRPr="004E1B0E">
              <w:rPr>
                <w:rStyle w:val="Hyperlink"/>
              </w:rPr>
              <w:t>Mutation</w:t>
            </w:r>
            <w:r>
              <w:rPr>
                <w:webHidden/>
              </w:rPr>
              <w:tab/>
            </w:r>
            <w:r>
              <w:rPr>
                <w:webHidden/>
              </w:rPr>
              <w:fldChar w:fldCharType="begin"/>
            </w:r>
            <w:r>
              <w:rPr>
                <w:webHidden/>
              </w:rPr>
              <w:instrText xml:space="preserve"> PAGEREF _Toc356400549 \h </w:instrText>
            </w:r>
            <w:r>
              <w:rPr>
                <w:webHidden/>
              </w:rPr>
            </w:r>
            <w:r>
              <w:rPr>
                <w:webHidden/>
              </w:rPr>
              <w:fldChar w:fldCharType="separate"/>
            </w:r>
            <w:r>
              <w:rPr>
                <w:webHidden/>
              </w:rPr>
              <w:t>7</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50" w:history="1">
            <w:r w:rsidRPr="004E1B0E">
              <w:rPr>
                <w:rStyle w:val="Hyperlink"/>
                <w14:scene3d>
                  <w14:camera w14:prst="orthographicFront"/>
                  <w14:lightRig w14:rig="threePt" w14:dir="t">
                    <w14:rot w14:lat="0" w14:lon="0" w14:rev="0"/>
                  </w14:lightRig>
                </w14:scene3d>
              </w:rPr>
              <w:t>2.5</w:t>
            </w:r>
            <w:r>
              <w:rPr>
                <w:rFonts w:eastAsiaTheme="minorEastAsia"/>
                <w:sz w:val="22"/>
                <w:szCs w:val="22"/>
                <w:lang w:eastAsia="de-DE"/>
              </w:rPr>
              <w:tab/>
            </w:r>
            <w:r w:rsidRPr="004E1B0E">
              <w:rPr>
                <w:rStyle w:val="Hyperlink"/>
              </w:rPr>
              <w:t>Selektion</w:t>
            </w:r>
            <w:r>
              <w:rPr>
                <w:webHidden/>
              </w:rPr>
              <w:tab/>
            </w:r>
            <w:r>
              <w:rPr>
                <w:webHidden/>
              </w:rPr>
              <w:fldChar w:fldCharType="begin"/>
            </w:r>
            <w:r>
              <w:rPr>
                <w:webHidden/>
              </w:rPr>
              <w:instrText xml:space="preserve"> PAGEREF _Toc356400550 \h </w:instrText>
            </w:r>
            <w:r>
              <w:rPr>
                <w:webHidden/>
              </w:rPr>
            </w:r>
            <w:r>
              <w:rPr>
                <w:webHidden/>
              </w:rPr>
              <w:fldChar w:fldCharType="separate"/>
            </w:r>
            <w:r>
              <w:rPr>
                <w:webHidden/>
              </w:rPr>
              <w:t>8</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51" w:history="1">
            <w:r w:rsidRPr="004E1B0E">
              <w:rPr>
                <w:rStyle w:val="Hyperlink"/>
                <w14:scene3d>
                  <w14:camera w14:prst="orthographicFront"/>
                  <w14:lightRig w14:rig="threePt" w14:dir="t">
                    <w14:rot w14:lat="0" w14:lon="0" w14:rev="0"/>
                  </w14:lightRig>
                </w14:scene3d>
              </w:rPr>
              <w:t>2.6</w:t>
            </w:r>
            <w:r>
              <w:rPr>
                <w:rFonts w:eastAsiaTheme="minorEastAsia"/>
                <w:sz w:val="22"/>
                <w:szCs w:val="22"/>
                <w:lang w:eastAsia="de-DE"/>
              </w:rPr>
              <w:tab/>
            </w:r>
            <w:r w:rsidRPr="004E1B0E">
              <w:rPr>
                <w:rStyle w:val="Hyperlink"/>
              </w:rPr>
              <w:t>Strategie</w:t>
            </w:r>
            <w:r>
              <w:rPr>
                <w:webHidden/>
              </w:rPr>
              <w:tab/>
            </w:r>
            <w:r>
              <w:rPr>
                <w:webHidden/>
              </w:rPr>
              <w:fldChar w:fldCharType="begin"/>
            </w:r>
            <w:r>
              <w:rPr>
                <w:webHidden/>
              </w:rPr>
              <w:instrText xml:space="preserve"> PAGEREF _Toc356400551 \h </w:instrText>
            </w:r>
            <w:r>
              <w:rPr>
                <w:webHidden/>
              </w:rPr>
            </w:r>
            <w:r>
              <w:rPr>
                <w:webHidden/>
              </w:rPr>
              <w:fldChar w:fldCharType="separate"/>
            </w:r>
            <w:r>
              <w:rPr>
                <w:webHidden/>
              </w:rPr>
              <w:t>9</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52" w:history="1">
            <w:r w:rsidRPr="004E1B0E">
              <w:rPr>
                <w:rStyle w:val="Hyperlink"/>
                <w14:scene3d>
                  <w14:camera w14:prst="orthographicFront"/>
                  <w14:lightRig w14:rig="threePt" w14:dir="t">
                    <w14:rot w14:lat="0" w14:lon="0" w14:rev="0"/>
                  </w14:lightRig>
                </w14:scene3d>
              </w:rPr>
              <w:t>2.7</w:t>
            </w:r>
            <w:r>
              <w:rPr>
                <w:rFonts w:eastAsiaTheme="minorEastAsia"/>
                <w:sz w:val="22"/>
                <w:szCs w:val="22"/>
                <w:lang w:eastAsia="de-DE"/>
              </w:rPr>
              <w:tab/>
            </w:r>
            <w:r w:rsidRPr="004E1B0E">
              <w:rPr>
                <w:rStyle w:val="Hyperlink"/>
              </w:rPr>
              <w:t>Haltebedingung</w:t>
            </w:r>
            <w:r>
              <w:rPr>
                <w:webHidden/>
              </w:rPr>
              <w:tab/>
            </w:r>
            <w:r>
              <w:rPr>
                <w:webHidden/>
              </w:rPr>
              <w:fldChar w:fldCharType="begin"/>
            </w:r>
            <w:r>
              <w:rPr>
                <w:webHidden/>
              </w:rPr>
              <w:instrText xml:space="preserve"> PAGEREF _Toc356400552 \h </w:instrText>
            </w:r>
            <w:r>
              <w:rPr>
                <w:webHidden/>
              </w:rPr>
            </w:r>
            <w:r>
              <w:rPr>
                <w:webHidden/>
              </w:rPr>
              <w:fldChar w:fldCharType="separate"/>
            </w:r>
            <w:r>
              <w:rPr>
                <w:webHidden/>
              </w:rPr>
              <w:t>10</w:t>
            </w:r>
            <w:r>
              <w:rPr>
                <w:webHidden/>
              </w:rPr>
              <w:fldChar w:fldCharType="end"/>
            </w:r>
          </w:hyperlink>
        </w:p>
        <w:p w:rsidR="00F541EF" w:rsidRDefault="00F541EF">
          <w:pPr>
            <w:pStyle w:val="Verzeichnis1"/>
            <w:rPr>
              <w:rFonts w:eastAsiaTheme="minorEastAsia"/>
              <w:sz w:val="22"/>
              <w:szCs w:val="22"/>
              <w:lang w:eastAsia="de-DE"/>
            </w:rPr>
          </w:pPr>
          <w:hyperlink w:anchor="_Toc356400553" w:history="1">
            <w:r w:rsidRPr="004E1B0E">
              <w:rPr>
                <w:rStyle w:val="Hyperlink"/>
                <w14:scene3d>
                  <w14:camera w14:prst="orthographicFront"/>
                  <w14:lightRig w14:rig="threePt" w14:dir="t">
                    <w14:rot w14:lat="0" w14:lon="0" w14:rev="0"/>
                  </w14:lightRig>
                </w14:scene3d>
              </w:rPr>
              <w:t>3.</w:t>
            </w:r>
            <w:r>
              <w:rPr>
                <w:rFonts w:eastAsiaTheme="minorEastAsia"/>
                <w:sz w:val="22"/>
                <w:szCs w:val="22"/>
                <w:lang w:eastAsia="de-DE"/>
              </w:rPr>
              <w:tab/>
            </w:r>
            <w:r w:rsidRPr="004E1B0E">
              <w:rPr>
                <w:rStyle w:val="Hyperlink"/>
              </w:rPr>
              <w:t>Implementierung</w:t>
            </w:r>
            <w:r>
              <w:rPr>
                <w:webHidden/>
              </w:rPr>
              <w:tab/>
            </w:r>
            <w:r>
              <w:rPr>
                <w:webHidden/>
              </w:rPr>
              <w:fldChar w:fldCharType="begin"/>
            </w:r>
            <w:r>
              <w:rPr>
                <w:webHidden/>
              </w:rPr>
              <w:instrText xml:space="preserve"> PAGEREF _Toc356400553 \h </w:instrText>
            </w:r>
            <w:r>
              <w:rPr>
                <w:webHidden/>
              </w:rPr>
            </w:r>
            <w:r>
              <w:rPr>
                <w:webHidden/>
              </w:rPr>
              <w:fldChar w:fldCharType="separate"/>
            </w:r>
            <w:r>
              <w:rPr>
                <w:webHidden/>
              </w:rPr>
              <w:t>11</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54" w:history="1">
            <w:r w:rsidRPr="004E1B0E">
              <w:rPr>
                <w:rStyle w:val="Hyperlink"/>
                <w14:scene3d>
                  <w14:camera w14:prst="orthographicFront"/>
                  <w14:lightRig w14:rig="threePt" w14:dir="t">
                    <w14:rot w14:lat="0" w14:lon="0" w14:rev="0"/>
                  </w14:lightRig>
                </w14:scene3d>
              </w:rPr>
              <w:t>3.1</w:t>
            </w:r>
            <w:r>
              <w:rPr>
                <w:rFonts w:eastAsiaTheme="minorEastAsia"/>
                <w:sz w:val="22"/>
                <w:szCs w:val="22"/>
                <w:lang w:eastAsia="de-DE"/>
              </w:rPr>
              <w:tab/>
            </w:r>
            <w:r w:rsidRPr="004E1B0E">
              <w:rPr>
                <w:rStyle w:val="Hyperlink"/>
              </w:rPr>
              <w:t>Entwicklungsumgebung</w:t>
            </w:r>
            <w:r>
              <w:rPr>
                <w:webHidden/>
              </w:rPr>
              <w:tab/>
            </w:r>
            <w:r>
              <w:rPr>
                <w:webHidden/>
              </w:rPr>
              <w:fldChar w:fldCharType="begin"/>
            </w:r>
            <w:r>
              <w:rPr>
                <w:webHidden/>
              </w:rPr>
              <w:instrText xml:space="preserve"> PAGEREF _Toc356400554 \h </w:instrText>
            </w:r>
            <w:r>
              <w:rPr>
                <w:webHidden/>
              </w:rPr>
            </w:r>
            <w:r>
              <w:rPr>
                <w:webHidden/>
              </w:rPr>
              <w:fldChar w:fldCharType="separate"/>
            </w:r>
            <w:r>
              <w:rPr>
                <w:webHidden/>
              </w:rPr>
              <w:t>11</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55" w:history="1">
            <w:r w:rsidRPr="004E1B0E">
              <w:rPr>
                <w:rStyle w:val="Hyperlink"/>
                <w14:scene3d>
                  <w14:camera w14:prst="orthographicFront"/>
                  <w14:lightRig w14:rig="threePt" w14:dir="t">
                    <w14:rot w14:lat="0" w14:lon="0" w14:rev="0"/>
                  </w14:lightRig>
                </w14:scene3d>
              </w:rPr>
              <w:t>3.2</w:t>
            </w:r>
            <w:r>
              <w:rPr>
                <w:rFonts w:eastAsiaTheme="minorEastAsia"/>
                <w:sz w:val="22"/>
                <w:szCs w:val="22"/>
                <w:lang w:eastAsia="de-DE"/>
              </w:rPr>
              <w:tab/>
            </w:r>
            <w:r w:rsidRPr="004E1B0E">
              <w:rPr>
                <w:rStyle w:val="Hyperlink"/>
              </w:rPr>
              <w:t>Software-Architektur</w:t>
            </w:r>
            <w:r>
              <w:rPr>
                <w:webHidden/>
              </w:rPr>
              <w:tab/>
            </w:r>
            <w:r>
              <w:rPr>
                <w:webHidden/>
              </w:rPr>
              <w:fldChar w:fldCharType="begin"/>
            </w:r>
            <w:r>
              <w:rPr>
                <w:webHidden/>
              </w:rPr>
              <w:instrText xml:space="preserve"> PAGEREF _Toc356400555 \h </w:instrText>
            </w:r>
            <w:r>
              <w:rPr>
                <w:webHidden/>
              </w:rPr>
            </w:r>
            <w:r>
              <w:rPr>
                <w:webHidden/>
              </w:rPr>
              <w:fldChar w:fldCharType="separate"/>
            </w:r>
            <w:r>
              <w:rPr>
                <w:webHidden/>
              </w:rPr>
              <w:t>12</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56" w:history="1">
            <w:r w:rsidRPr="004E1B0E">
              <w:rPr>
                <w:rStyle w:val="Hyperlink"/>
                <w14:scene3d>
                  <w14:camera w14:prst="orthographicFront"/>
                  <w14:lightRig w14:rig="threePt" w14:dir="t">
                    <w14:rot w14:lat="0" w14:lon="0" w14:rev="0"/>
                  </w14:lightRig>
                </w14:scene3d>
              </w:rPr>
              <w:t>3.3</w:t>
            </w:r>
            <w:r>
              <w:rPr>
                <w:rFonts w:eastAsiaTheme="minorEastAsia"/>
                <w:sz w:val="22"/>
                <w:szCs w:val="22"/>
                <w:lang w:eastAsia="de-DE"/>
              </w:rPr>
              <w:tab/>
            </w:r>
            <w:r w:rsidRPr="004E1B0E">
              <w:rPr>
                <w:rStyle w:val="Hyperlink"/>
              </w:rPr>
              <w:t>Codeausschnitte</w:t>
            </w:r>
            <w:r>
              <w:rPr>
                <w:webHidden/>
              </w:rPr>
              <w:tab/>
            </w:r>
            <w:r>
              <w:rPr>
                <w:webHidden/>
              </w:rPr>
              <w:fldChar w:fldCharType="begin"/>
            </w:r>
            <w:r>
              <w:rPr>
                <w:webHidden/>
              </w:rPr>
              <w:instrText xml:space="preserve"> PAGEREF _Toc356400556 \h </w:instrText>
            </w:r>
            <w:r>
              <w:rPr>
                <w:webHidden/>
              </w:rPr>
            </w:r>
            <w:r>
              <w:rPr>
                <w:webHidden/>
              </w:rPr>
              <w:fldChar w:fldCharType="separate"/>
            </w:r>
            <w:r>
              <w:rPr>
                <w:webHidden/>
              </w:rPr>
              <w:t>13</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57" w:history="1">
            <w:r w:rsidRPr="004E1B0E">
              <w:rPr>
                <w:rStyle w:val="Hyperlink"/>
              </w:rPr>
              <w:t>3.3.1</w:t>
            </w:r>
            <w:r>
              <w:rPr>
                <w:rFonts w:eastAsiaTheme="minorEastAsia"/>
                <w:sz w:val="22"/>
                <w:szCs w:val="22"/>
                <w:lang w:eastAsia="de-DE"/>
              </w:rPr>
              <w:tab/>
            </w:r>
            <w:r w:rsidRPr="004E1B0E">
              <w:rPr>
                <w:rStyle w:val="Hyperlink"/>
              </w:rPr>
              <w:t>Bewertungsfunktion</w:t>
            </w:r>
            <w:r>
              <w:rPr>
                <w:webHidden/>
              </w:rPr>
              <w:tab/>
            </w:r>
            <w:r>
              <w:rPr>
                <w:webHidden/>
              </w:rPr>
              <w:fldChar w:fldCharType="begin"/>
            </w:r>
            <w:r>
              <w:rPr>
                <w:webHidden/>
              </w:rPr>
              <w:instrText xml:space="preserve"> PAGEREF _Toc356400557 \h </w:instrText>
            </w:r>
            <w:r>
              <w:rPr>
                <w:webHidden/>
              </w:rPr>
            </w:r>
            <w:r>
              <w:rPr>
                <w:webHidden/>
              </w:rPr>
              <w:fldChar w:fldCharType="separate"/>
            </w:r>
            <w:r>
              <w:rPr>
                <w:webHidden/>
              </w:rPr>
              <w:t>13</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58" w:history="1">
            <w:r w:rsidRPr="004E1B0E">
              <w:rPr>
                <w:rStyle w:val="Hyperlink"/>
              </w:rPr>
              <w:t>3.3.2</w:t>
            </w:r>
            <w:r>
              <w:rPr>
                <w:rFonts w:eastAsiaTheme="minorEastAsia"/>
                <w:sz w:val="22"/>
                <w:szCs w:val="22"/>
                <w:lang w:eastAsia="de-DE"/>
              </w:rPr>
              <w:tab/>
            </w:r>
            <w:r w:rsidRPr="004E1B0E">
              <w:rPr>
                <w:rStyle w:val="Hyperlink"/>
              </w:rPr>
              <w:t>Selektion</w:t>
            </w:r>
            <w:r>
              <w:rPr>
                <w:webHidden/>
              </w:rPr>
              <w:tab/>
            </w:r>
            <w:r>
              <w:rPr>
                <w:webHidden/>
              </w:rPr>
              <w:fldChar w:fldCharType="begin"/>
            </w:r>
            <w:r>
              <w:rPr>
                <w:webHidden/>
              </w:rPr>
              <w:instrText xml:space="preserve"> PAGEREF _Toc356400558 \h </w:instrText>
            </w:r>
            <w:r>
              <w:rPr>
                <w:webHidden/>
              </w:rPr>
            </w:r>
            <w:r>
              <w:rPr>
                <w:webHidden/>
              </w:rPr>
              <w:fldChar w:fldCharType="separate"/>
            </w:r>
            <w:r>
              <w:rPr>
                <w:webHidden/>
              </w:rPr>
              <w:t>13</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59" w:history="1">
            <w:r w:rsidRPr="004E1B0E">
              <w:rPr>
                <w:rStyle w:val="Hyperlink"/>
                <w14:scene3d>
                  <w14:camera w14:prst="orthographicFront"/>
                  <w14:lightRig w14:rig="threePt" w14:dir="t">
                    <w14:rot w14:lat="0" w14:lon="0" w14:rev="0"/>
                  </w14:lightRig>
                </w14:scene3d>
              </w:rPr>
              <w:t>3.4</w:t>
            </w:r>
            <w:r>
              <w:rPr>
                <w:rFonts w:eastAsiaTheme="minorEastAsia"/>
                <w:sz w:val="22"/>
                <w:szCs w:val="22"/>
                <w:lang w:eastAsia="de-DE"/>
              </w:rPr>
              <w:tab/>
            </w:r>
            <w:r w:rsidRPr="004E1B0E">
              <w:rPr>
                <w:rStyle w:val="Hyperlink"/>
              </w:rPr>
              <w:t>Codequalität</w:t>
            </w:r>
            <w:r>
              <w:rPr>
                <w:webHidden/>
              </w:rPr>
              <w:tab/>
            </w:r>
            <w:r>
              <w:rPr>
                <w:webHidden/>
              </w:rPr>
              <w:fldChar w:fldCharType="begin"/>
            </w:r>
            <w:r>
              <w:rPr>
                <w:webHidden/>
              </w:rPr>
              <w:instrText xml:space="preserve"> PAGEREF _Toc356400559 \h </w:instrText>
            </w:r>
            <w:r>
              <w:rPr>
                <w:webHidden/>
              </w:rPr>
            </w:r>
            <w:r>
              <w:rPr>
                <w:webHidden/>
              </w:rPr>
              <w:fldChar w:fldCharType="separate"/>
            </w:r>
            <w:r>
              <w:rPr>
                <w:webHidden/>
              </w:rPr>
              <w:t>13</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60" w:history="1">
            <w:r w:rsidRPr="004E1B0E">
              <w:rPr>
                <w:rStyle w:val="Hyperlink"/>
                <w14:scene3d>
                  <w14:camera w14:prst="orthographicFront"/>
                  <w14:lightRig w14:rig="threePt" w14:dir="t">
                    <w14:rot w14:lat="0" w14:lon="0" w14:rev="0"/>
                  </w14:lightRig>
                </w14:scene3d>
              </w:rPr>
              <w:t>3.5</w:t>
            </w:r>
            <w:r>
              <w:rPr>
                <w:rFonts w:eastAsiaTheme="minorEastAsia"/>
                <w:sz w:val="22"/>
                <w:szCs w:val="22"/>
                <w:lang w:eastAsia="de-DE"/>
              </w:rPr>
              <w:tab/>
            </w:r>
            <w:r w:rsidRPr="004E1B0E">
              <w:rPr>
                <w:rStyle w:val="Hyperlink"/>
              </w:rPr>
              <w:t>Arbeitsaufwand</w:t>
            </w:r>
            <w:r>
              <w:rPr>
                <w:webHidden/>
              </w:rPr>
              <w:tab/>
            </w:r>
            <w:r>
              <w:rPr>
                <w:webHidden/>
              </w:rPr>
              <w:fldChar w:fldCharType="begin"/>
            </w:r>
            <w:r>
              <w:rPr>
                <w:webHidden/>
              </w:rPr>
              <w:instrText xml:space="preserve"> PAGEREF _Toc356400560 \h </w:instrText>
            </w:r>
            <w:r>
              <w:rPr>
                <w:webHidden/>
              </w:rPr>
            </w:r>
            <w:r>
              <w:rPr>
                <w:webHidden/>
              </w:rPr>
              <w:fldChar w:fldCharType="separate"/>
            </w:r>
            <w:r>
              <w:rPr>
                <w:webHidden/>
              </w:rPr>
              <w:t>15</w:t>
            </w:r>
            <w:r>
              <w:rPr>
                <w:webHidden/>
              </w:rPr>
              <w:fldChar w:fldCharType="end"/>
            </w:r>
          </w:hyperlink>
        </w:p>
        <w:p w:rsidR="00F541EF" w:rsidRDefault="00F541EF">
          <w:pPr>
            <w:pStyle w:val="Verzeichnis1"/>
            <w:rPr>
              <w:rFonts w:eastAsiaTheme="minorEastAsia"/>
              <w:sz w:val="22"/>
              <w:szCs w:val="22"/>
              <w:lang w:eastAsia="de-DE"/>
            </w:rPr>
          </w:pPr>
          <w:hyperlink w:anchor="_Toc356400561" w:history="1">
            <w:r w:rsidRPr="004E1B0E">
              <w:rPr>
                <w:rStyle w:val="Hyperlink"/>
                <w14:scene3d>
                  <w14:camera w14:prst="orthographicFront"/>
                  <w14:lightRig w14:rig="threePt" w14:dir="t">
                    <w14:rot w14:lat="0" w14:lon="0" w14:rev="0"/>
                  </w14:lightRig>
                </w14:scene3d>
              </w:rPr>
              <w:t>4.</w:t>
            </w:r>
            <w:r>
              <w:rPr>
                <w:rFonts w:eastAsiaTheme="minorEastAsia"/>
                <w:sz w:val="22"/>
                <w:szCs w:val="22"/>
                <w:lang w:eastAsia="de-DE"/>
              </w:rPr>
              <w:tab/>
            </w:r>
            <w:r w:rsidRPr="004E1B0E">
              <w:rPr>
                <w:rStyle w:val="Hyperlink"/>
              </w:rPr>
              <w:t>Bedienung</w:t>
            </w:r>
            <w:r>
              <w:rPr>
                <w:webHidden/>
              </w:rPr>
              <w:tab/>
            </w:r>
            <w:r>
              <w:rPr>
                <w:webHidden/>
              </w:rPr>
              <w:fldChar w:fldCharType="begin"/>
            </w:r>
            <w:r>
              <w:rPr>
                <w:webHidden/>
              </w:rPr>
              <w:instrText xml:space="preserve"> PAGEREF _Toc356400561 \h </w:instrText>
            </w:r>
            <w:r>
              <w:rPr>
                <w:webHidden/>
              </w:rPr>
            </w:r>
            <w:r>
              <w:rPr>
                <w:webHidden/>
              </w:rPr>
              <w:fldChar w:fldCharType="separate"/>
            </w:r>
            <w:r>
              <w:rPr>
                <w:webHidden/>
              </w:rPr>
              <w:t>16</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62" w:history="1">
            <w:r w:rsidRPr="004E1B0E">
              <w:rPr>
                <w:rStyle w:val="Hyperlink"/>
                <w14:scene3d>
                  <w14:camera w14:prst="orthographicFront"/>
                  <w14:lightRig w14:rig="threePt" w14:dir="t">
                    <w14:rot w14:lat="0" w14:lon="0" w14:rev="0"/>
                  </w14:lightRig>
                </w14:scene3d>
              </w:rPr>
              <w:t>4.1</w:t>
            </w:r>
            <w:r>
              <w:rPr>
                <w:rFonts w:eastAsiaTheme="minorEastAsia"/>
                <w:sz w:val="22"/>
                <w:szCs w:val="22"/>
                <w:lang w:eastAsia="de-DE"/>
              </w:rPr>
              <w:tab/>
            </w:r>
            <w:r w:rsidRPr="004E1B0E">
              <w:rPr>
                <w:rStyle w:val="Hyperlink"/>
              </w:rPr>
              <w:t>Einstellungen</w:t>
            </w:r>
            <w:r>
              <w:rPr>
                <w:webHidden/>
              </w:rPr>
              <w:tab/>
            </w:r>
            <w:r>
              <w:rPr>
                <w:webHidden/>
              </w:rPr>
              <w:fldChar w:fldCharType="begin"/>
            </w:r>
            <w:r>
              <w:rPr>
                <w:webHidden/>
              </w:rPr>
              <w:instrText xml:space="preserve"> PAGEREF _Toc356400562 \h </w:instrText>
            </w:r>
            <w:r>
              <w:rPr>
                <w:webHidden/>
              </w:rPr>
            </w:r>
            <w:r>
              <w:rPr>
                <w:webHidden/>
              </w:rPr>
              <w:fldChar w:fldCharType="separate"/>
            </w:r>
            <w:r>
              <w:rPr>
                <w:webHidden/>
              </w:rPr>
              <w:t>16</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63" w:history="1">
            <w:r w:rsidRPr="004E1B0E">
              <w:rPr>
                <w:rStyle w:val="Hyperlink"/>
              </w:rPr>
              <w:t>4.1.1</w:t>
            </w:r>
            <w:r>
              <w:rPr>
                <w:rFonts w:eastAsiaTheme="minorEastAsia"/>
                <w:sz w:val="22"/>
                <w:szCs w:val="22"/>
                <w:lang w:eastAsia="de-DE"/>
              </w:rPr>
              <w:tab/>
            </w:r>
            <w:r w:rsidRPr="004E1B0E">
              <w:rPr>
                <w:rStyle w:val="Hyperlink"/>
              </w:rPr>
              <w:t>Klassen erzeugen, laden und speichern</w:t>
            </w:r>
            <w:r>
              <w:rPr>
                <w:webHidden/>
              </w:rPr>
              <w:tab/>
            </w:r>
            <w:r>
              <w:rPr>
                <w:webHidden/>
              </w:rPr>
              <w:fldChar w:fldCharType="begin"/>
            </w:r>
            <w:r>
              <w:rPr>
                <w:webHidden/>
              </w:rPr>
              <w:instrText xml:space="preserve"> PAGEREF _Toc356400563 \h </w:instrText>
            </w:r>
            <w:r>
              <w:rPr>
                <w:webHidden/>
              </w:rPr>
            </w:r>
            <w:r>
              <w:rPr>
                <w:webHidden/>
              </w:rPr>
              <w:fldChar w:fldCharType="separate"/>
            </w:r>
            <w:r>
              <w:rPr>
                <w:webHidden/>
              </w:rPr>
              <w:t>17</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64" w:history="1">
            <w:r w:rsidRPr="004E1B0E">
              <w:rPr>
                <w:rStyle w:val="Hyperlink"/>
              </w:rPr>
              <w:t>4.1.2</w:t>
            </w:r>
            <w:r>
              <w:rPr>
                <w:rFonts w:eastAsiaTheme="minorEastAsia"/>
                <w:sz w:val="22"/>
                <w:szCs w:val="22"/>
                <w:lang w:eastAsia="de-DE"/>
              </w:rPr>
              <w:tab/>
            </w:r>
            <w:r w:rsidRPr="004E1B0E">
              <w:rPr>
                <w:rStyle w:val="Hyperlink"/>
              </w:rPr>
              <w:t>Konfigurationen erzeugen, laden und speichern</w:t>
            </w:r>
            <w:r>
              <w:rPr>
                <w:webHidden/>
              </w:rPr>
              <w:tab/>
            </w:r>
            <w:r>
              <w:rPr>
                <w:webHidden/>
              </w:rPr>
              <w:fldChar w:fldCharType="begin"/>
            </w:r>
            <w:r>
              <w:rPr>
                <w:webHidden/>
              </w:rPr>
              <w:instrText xml:space="preserve"> PAGEREF _Toc356400564 \h </w:instrText>
            </w:r>
            <w:r>
              <w:rPr>
                <w:webHidden/>
              </w:rPr>
            </w:r>
            <w:r>
              <w:rPr>
                <w:webHidden/>
              </w:rPr>
              <w:fldChar w:fldCharType="separate"/>
            </w:r>
            <w:r>
              <w:rPr>
                <w:webHidden/>
              </w:rPr>
              <w:t>18</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65" w:history="1">
            <w:r w:rsidRPr="004E1B0E">
              <w:rPr>
                <w:rStyle w:val="Hyperlink"/>
              </w:rPr>
              <w:t>4.1.3</w:t>
            </w:r>
            <w:r>
              <w:rPr>
                <w:rFonts w:eastAsiaTheme="minorEastAsia"/>
                <w:sz w:val="22"/>
                <w:szCs w:val="22"/>
                <w:lang w:eastAsia="de-DE"/>
              </w:rPr>
              <w:tab/>
            </w:r>
            <w:r w:rsidRPr="004E1B0E">
              <w:rPr>
                <w:rStyle w:val="Hyperlink"/>
              </w:rPr>
              <w:t>Generation</w:t>
            </w:r>
            <w:r>
              <w:rPr>
                <w:webHidden/>
              </w:rPr>
              <w:tab/>
            </w:r>
            <w:r>
              <w:rPr>
                <w:webHidden/>
              </w:rPr>
              <w:fldChar w:fldCharType="begin"/>
            </w:r>
            <w:r>
              <w:rPr>
                <w:webHidden/>
              </w:rPr>
              <w:instrText xml:space="preserve"> PAGEREF _Toc356400565 \h </w:instrText>
            </w:r>
            <w:r>
              <w:rPr>
                <w:webHidden/>
              </w:rPr>
            </w:r>
            <w:r>
              <w:rPr>
                <w:webHidden/>
              </w:rPr>
              <w:fldChar w:fldCharType="separate"/>
            </w:r>
            <w:r>
              <w:rPr>
                <w:webHidden/>
              </w:rPr>
              <w:t>19</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66" w:history="1">
            <w:r w:rsidRPr="004E1B0E">
              <w:rPr>
                <w:rStyle w:val="Hyperlink"/>
              </w:rPr>
              <w:t>4.1.4</w:t>
            </w:r>
            <w:r>
              <w:rPr>
                <w:rFonts w:eastAsiaTheme="minorEastAsia"/>
                <w:sz w:val="22"/>
                <w:szCs w:val="22"/>
                <w:lang w:eastAsia="de-DE"/>
              </w:rPr>
              <w:tab/>
            </w:r>
            <w:r w:rsidRPr="004E1B0E">
              <w:rPr>
                <w:rStyle w:val="Hyperlink"/>
              </w:rPr>
              <w:t>Mutation</w:t>
            </w:r>
            <w:r>
              <w:rPr>
                <w:webHidden/>
              </w:rPr>
              <w:tab/>
            </w:r>
            <w:r>
              <w:rPr>
                <w:webHidden/>
              </w:rPr>
              <w:fldChar w:fldCharType="begin"/>
            </w:r>
            <w:r>
              <w:rPr>
                <w:webHidden/>
              </w:rPr>
              <w:instrText xml:space="preserve"> PAGEREF _Toc356400566 \h </w:instrText>
            </w:r>
            <w:r>
              <w:rPr>
                <w:webHidden/>
              </w:rPr>
            </w:r>
            <w:r>
              <w:rPr>
                <w:webHidden/>
              </w:rPr>
              <w:fldChar w:fldCharType="separate"/>
            </w:r>
            <w:r>
              <w:rPr>
                <w:webHidden/>
              </w:rPr>
              <w:t>19</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67" w:history="1">
            <w:r w:rsidRPr="004E1B0E">
              <w:rPr>
                <w:rStyle w:val="Hyperlink"/>
              </w:rPr>
              <w:t>4.1.5</w:t>
            </w:r>
            <w:r>
              <w:rPr>
                <w:rFonts w:eastAsiaTheme="minorEastAsia"/>
                <w:sz w:val="22"/>
                <w:szCs w:val="22"/>
                <w:lang w:eastAsia="de-DE"/>
              </w:rPr>
              <w:tab/>
            </w:r>
            <w:r w:rsidRPr="004E1B0E">
              <w:rPr>
                <w:rStyle w:val="Hyperlink"/>
              </w:rPr>
              <w:t>Gewichtung</w:t>
            </w:r>
            <w:r>
              <w:rPr>
                <w:webHidden/>
              </w:rPr>
              <w:tab/>
            </w:r>
            <w:r>
              <w:rPr>
                <w:webHidden/>
              </w:rPr>
              <w:fldChar w:fldCharType="begin"/>
            </w:r>
            <w:r>
              <w:rPr>
                <w:webHidden/>
              </w:rPr>
              <w:instrText xml:space="preserve"> PAGEREF _Toc356400567 \h </w:instrText>
            </w:r>
            <w:r>
              <w:rPr>
                <w:webHidden/>
              </w:rPr>
            </w:r>
            <w:r>
              <w:rPr>
                <w:webHidden/>
              </w:rPr>
              <w:fldChar w:fldCharType="separate"/>
            </w:r>
            <w:r>
              <w:rPr>
                <w:webHidden/>
              </w:rPr>
              <w:t>19</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68" w:history="1">
            <w:r w:rsidRPr="004E1B0E">
              <w:rPr>
                <w:rStyle w:val="Hyperlink"/>
                <w14:scene3d>
                  <w14:camera w14:prst="orthographicFront"/>
                  <w14:lightRig w14:rig="threePt" w14:dir="t">
                    <w14:rot w14:lat="0" w14:lon="0" w14:rev="0"/>
                  </w14:lightRig>
                </w14:scene3d>
              </w:rPr>
              <w:t>4.2</w:t>
            </w:r>
            <w:r>
              <w:rPr>
                <w:rFonts w:eastAsiaTheme="minorEastAsia"/>
                <w:sz w:val="22"/>
                <w:szCs w:val="22"/>
                <w:lang w:eastAsia="de-DE"/>
              </w:rPr>
              <w:tab/>
            </w:r>
            <w:r w:rsidRPr="004E1B0E">
              <w:rPr>
                <w:rStyle w:val="Hyperlink"/>
              </w:rPr>
              <w:t>Klassenraum</w:t>
            </w:r>
            <w:r>
              <w:rPr>
                <w:webHidden/>
              </w:rPr>
              <w:tab/>
            </w:r>
            <w:r>
              <w:rPr>
                <w:webHidden/>
              </w:rPr>
              <w:fldChar w:fldCharType="begin"/>
            </w:r>
            <w:r>
              <w:rPr>
                <w:webHidden/>
              </w:rPr>
              <w:instrText xml:space="preserve"> PAGEREF _Toc356400568 \h </w:instrText>
            </w:r>
            <w:r>
              <w:rPr>
                <w:webHidden/>
              </w:rPr>
            </w:r>
            <w:r>
              <w:rPr>
                <w:webHidden/>
              </w:rPr>
              <w:fldChar w:fldCharType="separate"/>
            </w:r>
            <w:r>
              <w:rPr>
                <w:webHidden/>
              </w:rPr>
              <w:t>19</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69" w:history="1">
            <w:r w:rsidRPr="004E1B0E">
              <w:rPr>
                <w:rStyle w:val="Hyperlink"/>
              </w:rPr>
              <w:t>4.2.1</w:t>
            </w:r>
            <w:r>
              <w:rPr>
                <w:rFonts w:eastAsiaTheme="minorEastAsia"/>
                <w:sz w:val="22"/>
                <w:szCs w:val="22"/>
                <w:lang w:eastAsia="de-DE"/>
              </w:rPr>
              <w:tab/>
            </w:r>
            <w:r w:rsidRPr="004E1B0E">
              <w:rPr>
                <w:rStyle w:val="Hyperlink"/>
              </w:rPr>
              <w:t>Relationen der Schüler</w:t>
            </w:r>
            <w:r>
              <w:rPr>
                <w:webHidden/>
              </w:rPr>
              <w:tab/>
            </w:r>
            <w:r>
              <w:rPr>
                <w:webHidden/>
              </w:rPr>
              <w:fldChar w:fldCharType="begin"/>
            </w:r>
            <w:r>
              <w:rPr>
                <w:webHidden/>
              </w:rPr>
              <w:instrText xml:space="preserve"> PAGEREF _Toc356400569 \h </w:instrText>
            </w:r>
            <w:r>
              <w:rPr>
                <w:webHidden/>
              </w:rPr>
            </w:r>
            <w:r>
              <w:rPr>
                <w:webHidden/>
              </w:rPr>
              <w:fldChar w:fldCharType="separate"/>
            </w:r>
            <w:r>
              <w:rPr>
                <w:webHidden/>
              </w:rPr>
              <w:t>20</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70" w:history="1">
            <w:r w:rsidRPr="004E1B0E">
              <w:rPr>
                <w:rStyle w:val="Hyperlink"/>
              </w:rPr>
              <w:t>4.2.2</w:t>
            </w:r>
            <w:r>
              <w:rPr>
                <w:rFonts w:eastAsiaTheme="minorEastAsia"/>
                <w:sz w:val="22"/>
                <w:szCs w:val="22"/>
                <w:lang w:eastAsia="de-DE"/>
              </w:rPr>
              <w:tab/>
            </w:r>
            <w:r w:rsidRPr="004E1B0E">
              <w:rPr>
                <w:rStyle w:val="Hyperlink"/>
              </w:rPr>
              <w:t>Relation zur Tafel</w:t>
            </w:r>
            <w:r>
              <w:rPr>
                <w:webHidden/>
              </w:rPr>
              <w:tab/>
            </w:r>
            <w:r>
              <w:rPr>
                <w:webHidden/>
              </w:rPr>
              <w:fldChar w:fldCharType="begin"/>
            </w:r>
            <w:r>
              <w:rPr>
                <w:webHidden/>
              </w:rPr>
              <w:instrText xml:space="preserve"> PAGEREF _Toc356400570 \h </w:instrText>
            </w:r>
            <w:r>
              <w:rPr>
                <w:webHidden/>
              </w:rPr>
            </w:r>
            <w:r>
              <w:rPr>
                <w:webHidden/>
              </w:rPr>
              <w:fldChar w:fldCharType="separate"/>
            </w:r>
            <w:r>
              <w:rPr>
                <w:webHidden/>
              </w:rPr>
              <w:t>22</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71" w:history="1">
            <w:r w:rsidRPr="004E1B0E">
              <w:rPr>
                <w:rStyle w:val="Hyperlink"/>
                <w14:scene3d>
                  <w14:camera w14:prst="orthographicFront"/>
                  <w14:lightRig w14:rig="threePt" w14:dir="t">
                    <w14:rot w14:lat="0" w14:lon="0" w14:rev="0"/>
                  </w14:lightRig>
                </w14:scene3d>
              </w:rPr>
              <w:t>4.3</w:t>
            </w:r>
            <w:r>
              <w:rPr>
                <w:rFonts w:eastAsiaTheme="minorEastAsia"/>
                <w:sz w:val="22"/>
                <w:szCs w:val="22"/>
                <w:lang w:eastAsia="de-DE"/>
              </w:rPr>
              <w:tab/>
            </w:r>
            <w:r w:rsidRPr="004E1B0E">
              <w:rPr>
                <w:rStyle w:val="Hyperlink"/>
              </w:rPr>
              <w:t>Fitness-Funktion</w:t>
            </w:r>
            <w:r>
              <w:rPr>
                <w:webHidden/>
              </w:rPr>
              <w:tab/>
            </w:r>
            <w:r>
              <w:rPr>
                <w:webHidden/>
              </w:rPr>
              <w:fldChar w:fldCharType="begin"/>
            </w:r>
            <w:r>
              <w:rPr>
                <w:webHidden/>
              </w:rPr>
              <w:instrText xml:space="preserve"> PAGEREF _Toc356400571 \h </w:instrText>
            </w:r>
            <w:r>
              <w:rPr>
                <w:webHidden/>
              </w:rPr>
            </w:r>
            <w:r>
              <w:rPr>
                <w:webHidden/>
              </w:rPr>
              <w:fldChar w:fldCharType="separate"/>
            </w:r>
            <w:r>
              <w:rPr>
                <w:webHidden/>
              </w:rPr>
              <w:t>22</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72" w:history="1">
            <w:r w:rsidRPr="004E1B0E">
              <w:rPr>
                <w:rStyle w:val="Hyperlink"/>
                <w14:scene3d>
                  <w14:camera w14:prst="orthographicFront"/>
                  <w14:lightRig w14:rig="threePt" w14:dir="t">
                    <w14:rot w14:lat="0" w14:lon="0" w14:rev="0"/>
                  </w14:lightRig>
                </w14:scene3d>
              </w:rPr>
              <w:t>4.4</w:t>
            </w:r>
            <w:r>
              <w:rPr>
                <w:rFonts w:eastAsiaTheme="minorEastAsia"/>
                <w:sz w:val="22"/>
                <w:szCs w:val="22"/>
                <w:lang w:eastAsia="de-DE"/>
              </w:rPr>
              <w:tab/>
            </w:r>
            <w:r w:rsidRPr="004E1B0E">
              <w:rPr>
                <w:rStyle w:val="Hyperlink"/>
              </w:rPr>
              <w:t>Evaluation</w:t>
            </w:r>
            <w:r>
              <w:rPr>
                <w:webHidden/>
              </w:rPr>
              <w:tab/>
            </w:r>
            <w:r>
              <w:rPr>
                <w:webHidden/>
              </w:rPr>
              <w:fldChar w:fldCharType="begin"/>
            </w:r>
            <w:r>
              <w:rPr>
                <w:webHidden/>
              </w:rPr>
              <w:instrText xml:space="preserve"> PAGEREF _Toc356400572 \h </w:instrText>
            </w:r>
            <w:r>
              <w:rPr>
                <w:webHidden/>
              </w:rPr>
            </w:r>
            <w:r>
              <w:rPr>
                <w:webHidden/>
              </w:rPr>
              <w:fldChar w:fldCharType="separate"/>
            </w:r>
            <w:r>
              <w:rPr>
                <w:webHidden/>
              </w:rPr>
              <w:t>22</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73" w:history="1">
            <w:r w:rsidRPr="004E1B0E">
              <w:rPr>
                <w:rStyle w:val="Hyperlink"/>
              </w:rPr>
              <w:t>4.4.1</w:t>
            </w:r>
            <w:r>
              <w:rPr>
                <w:rFonts w:eastAsiaTheme="minorEastAsia"/>
                <w:sz w:val="22"/>
                <w:szCs w:val="22"/>
                <w:lang w:eastAsia="de-DE"/>
              </w:rPr>
              <w:tab/>
            </w:r>
            <w:r w:rsidRPr="004E1B0E">
              <w:rPr>
                <w:rStyle w:val="Hyperlink"/>
              </w:rPr>
              <w:t>Mutation durch Swap</w:t>
            </w:r>
            <w:r>
              <w:rPr>
                <w:webHidden/>
              </w:rPr>
              <w:tab/>
            </w:r>
            <w:r>
              <w:rPr>
                <w:webHidden/>
              </w:rPr>
              <w:fldChar w:fldCharType="begin"/>
            </w:r>
            <w:r>
              <w:rPr>
                <w:webHidden/>
              </w:rPr>
              <w:instrText xml:space="preserve"> PAGEREF _Toc356400573 \h </w:instrText>
            </w:r>
            <w:r>
              <w:rPr>
                <w:webHidden/>
              </w:rPr>
            </w:r>
            <w:r>
              <w:rPr>
                <w:webHidden/>
              </w:rPr>
              <w:fldChar w:fldCharType="separate"/>
            </w:r>
            <w:r>
              <w:rPr>
                <w:webHidden/>
              </w:rPr>
              <w:t>23</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74" w:history="1">
            <w:r w:rsidRPr="004E1B0E">
              <w:rPr>
                <w:rStyle w:val="Hyperlink"/>
              </w:rPr>
              <w:t>4.4.2</w:t>
            </w:r>
            <w:r>
              <w:rPr>
                <w:rFonts w:eastAsiaTheme="minorEastAsia"/>
                <w:sz w:val="22"/>
                <w:szCs w:val="22"/>
                <w:lang w:eastAsia="de-DE"/>
              </w:rPr>
              <w:tab/>
            </w:r>
            <w:r w:rsidRPr="004E1B0E">
              <w:rPr>
                <w:rStyle w:val="Hyperlink"/>
              </w:rPr>
              <w:t>Mutation durch Inversion</w:t>
            </w:r>
            <w:r>
              <w:rPr>
                <w:webHidden/>
              </w:rPr>
              <w:tab/>
            </w:r>
            <w:r>
              <w:rPr>
                <w:webHidden/>
              </w:rPr>
              <w:fldChar w:fldCharType="begin"/>
            </w:r>
            <w:r>
              <w:rPr>
                <w:webHidden/>
              </w:rPr>
              <w:instrText xml:space="preserve"> PAGEREF _Toc356400574 \h </w:instrText>
            </w:r>
            <w:r>
              <w:rPr>
                <w:webHidden/>
              </w:rPr>
            </w:r>
            <w:r>
              <w:rPr>
                <w:webHidden/>
              </w:rPr>
              <w:fldChar w:fldCharType="separate"/>
            </w:r>
            <w:r>
              <w:rPr>
                <w:webHidden/>
              </w:rPr>
              <w:t>24</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75" w:history="1">
            <w:r w:rsidRPr="004E1B0E">
              <w:rPr>
                <w:rStyle w:val="Hyperlink"/>
              </w:rPr>
              <w:t>4.4.3</w:t>
            </w:r>
            <w:r>
              <w:rPr>
                <w:rFonts w:eastAsiaTheme="minorEastAsia"/>
                <w:sz w:val="22"/>
                <w:szCs w:val="22"/>
                <w:lang w:eastAsia="de-DE"/>
              </w:rPr>
              <w:tab/>
            </w:r>
            <w:r w:rsidRPr="004E1B0E">
              <w:rPr>
                <w:rStyle w:val="Hyperlink"/>
              </w:rPr>
              <w:t>Auswahl der Mutationsoperatoren</w:t>
            </w:r>
            <w:r>
              <w:rPr>
                <w:webHidden/>
              </w:rPr>
              <w:tab/>
            </w:r>
            <w:r>
              <w:rPr>
                <w:webHidden/>
              </w:rPr>
              <w:fldChar w:fldCharType="begin"/>
            </w:r>
            <w:r>
              <w:rPr>
                <w:webHidden/>
              </w:rPr>
              <w:instrText xml:space="preserve"> PAGEREF _Toc356400575 \h </w:instrText>
            </w:r>
            <w:r>
              <w:rPr>
                <w:webHidden/>
              </w:rPr>
            </w:r>
            <w:r>
              <w:rPr>
                <w:webHidden/>
              </w:rPr>
              <w:fldChar w:fldCharType="separate"/>
            </w:r>
            <w:r>
              <w:rPr>
                <w:webHidden/>
              </w:rPr>
              <w:t>26</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76" w:history="1">
            <w:r w:rsidRPr="004E1B0E">
              <w:rPr>
                <w:rStyle w:val="Hyperlink"/>
              </w:rPr>
              <w:t>4.4.4</w:t>
            </w:r>
            <w:r>
              <w:rPr>
                <w:rFonts w:eastAsiaTheme="minorEastAsia"/>
                <w:sz w:val="22"/>
                <w:szCs w:val="22"/>
                <w:lang w:eastAsia="de-DE"/>
              </w:rPr>
              <w:tab/>
            </w:r>
            <w:r w:rsidRPr="004E1B0E">
              <w:rPr>
                <w:rStyle w:val="Hyperlink"/>
              </w:rPr>
              <w:t>Strategien</w:t>
            </w:r>
            <w:r>
              <w:rPr>
                <w:webHidden/>
              </w:rPr>
              <w:tab/>
            </w:r>
            <w:r>
              <w:rPr>
                <w:webHidden/>
              </w:rPr>
              <w:fldChar w:fldCharType="begin"/>
            </w:r>
            <w:r>
              <w:rPr>
                <w:webHidden/>
              </w:rPr>
              <w:instrText xml:space="preserve"> PAGEREF _Toc356400576 \h </w:instrText>
            </w:r>
            <w:r>
              <w:rPr>
                <w:webHidden/>
              </w:rPr>
            </w:r>
            <w:r>
              <w:rPr>
                <w:webHidden/>
              </w:rPr>
              <w:fldChar w:fldCharType="separate"/>
            </w:r>
            <w:r>
              <w:rPr>
                <w:webHidden/>
              </w:rPr>
              <w:t>29</w:t>
            </w:r>
            <w:r>
              <w:rPr>
                <w:webHidden/>
              </w:rPr>
              <w:fldChar w:fldCharType="end"/>
            </w:r>
          </w:hyperlink>
        </w:p>
        <w:p w:rsidR="00F541EF" w:rsidRDefault="00F541EF">
          <w:pPr>
            <w:pStyle w:val="Verzeichnis3"/>
            <w:tabs>
              <w:tab w:val="left" w:pos="1857"/>
            </w:tabs>
            <w:rPr>
              <w:rFonts w:eastAsiaTheme="minorEastAsia"/>
              <w:sz w:val="22"/>
              <w:szCs w:val="22"/>
              <w:lang w:eastAsia="de-DE"/>
            </w:rPr>
          </w:pPr>
          <w:hyperlink w:anchor="_Toc356400577" w:history="1">
            <w:r w:rsidRPr="004E1B0E">
              <w:rPr>
                <w:rStyle w:val="Hyperlink"/>
              </w:rPr>
              <w:t>4.4.5</w:t>
            </w:r>
            <w:r>
              <w:rPr>
                <w:rFonts w:eastAsiaTheme="minorEastAsia"/>
                <w:sz w:val="22"/>
                <w:szCs w:val="22"/>
                <w:lang w:eastAsia="de-DE"/>
              </w:rPr>
              <w:tab/>
            </w:r>
            <w:r w:rsidRPr="004E1B0E">
              <w:rPr>
                <w:rStyle w:val="Hyperlink"/>
              </w:rPr>
              <w:t>Selektion</w:t>
            </w:r>
            <w:r>
              <w:rPr>
                <w:webHidden/>
              </w:rPr>
              <w:tab/>
            </w:r>
            <w:r>
              <w:rPr>
                <w:webHidden/>
              </w:rPr>
              <w:fldChar w:fldCharType="begin"/>
            </w:r>
            <w:r>
              <w:rPr>
                <w:webHidden/>
              </w:rPr>
              <w:instrText xml:space="preserve"> PAGEREF _Toc356400577 \h </w:instrText>
            </w:r>
            <w:r>
              <w:rPr>
                <w:webHidden/>
              </w:rPr>
            </w:r>
            <w:r>
              <w:rPr>
                <w:webHidden/>
              </w:rPr>
              <w:fldChar w:fldCharType="separate"/>
            </w:r>
            <w:r>
              <w:rPr>
                <w:webHidden/>
              </w:rPr>
              <w:t>29</w:t>
            </w:r>
            <w:r>
              <w:rPr>
                <w:webHidden/>
              </w:rPr>
              <w:fldChar w:fldCharType="end"/>
            </w:r>
          </w:hyperlink>
        </w:p>
        <w:p w:rsidR="00F541EF" w:rsidRDefault="00F541EF">
          <w:pPr>
            <w:pStyle w:val="Verzeichnis1"/>
            <w:rPr>
              <w:rFonts w:eastAsiaTheme="minorEastAsia"/>
              <w:sz w:val="22"/>
              <w:szCs w:val="22"/>
              <w:lang w:eastAsia="de-DE"/>
            </w:rPr>
          </w:pPr>
          <w:hyperlink w:anchor="_Toc356400578" w:history="1">
            <w:r w:rsidRPr="004E1B0E">
              <w:rPr>
                <w:rStyle w:val="Hyperlink"/>
                <w14:scene3d>
                  <w14:camera w14:prst="orthographicFront"/>
                  <w14:lightRig w14:rig="threePt" w14:dir="t">
                    <w14:rot w14:lat="0" w14:lon="0" w14:rev="0"/>
                  </w14:lightRig>
                </w14:scene3d>
              </w:rPr>
              <w:t>5.</w:t>
            </w:r>
            <w:r>
              <w:rPr>
                <w:rFonts w:eastAsiaTheme="minorEastAsia"/>
                <w:sz w:val="22"/>
                <w:szCs w:val="22"/>
                <w:lang w:eastAsia="de-DE"/>
              </w:rPr>
              <w:tab/>
            </w:r>
            <w:r w:rsidRPr="004E1B0E">
              <w:rPr>
                <w:rStyle w:val="Hyperlink"/>
              </w:rPr>
              <w:t>Zusammenfassung und Ausblick</w:t>
            </w:r>
            <w:r>
              <w:rPr>
                <w:webHidden/>
              </w:rPr>
              <w:tab/>
            </w:r>
            <w:r>
              <w:rPr>
                <w:webHidden/>
              </w:rPr>
              <w:fldChar w:fldCharType="begin"/>
            </w:r>
            <w:r>
              <w:rPr>
                <w:webHidden/>
              </w:rPr>
              <w:instrText xml:space="preserve"> PAGEREF _Toc356400578 \h </w:instrText>
            </w:r>
            <w:r>
              <w:rPr>
                <w:webHidden/>
              </w:rPr>
            </w:r>
            <w:r>
              <w:rPr>
                <w:webHidden/>
              </w:rPr>
              <w:fldChar w:fldCharType="separate"/>
            </w:r>
            <w:r>
              <w:rPr>
                <w:webHidden/>
              </w:rPr>
              <w:t>30</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79" w:history="1">
            <w:r w:rsidRPr="004E1B0E">
              <w:rPr>
                <w:rStyle w:val="Hyperlink"/>
                <w14:scene3d>
                  <w14:camera w14:prst="orthographicFront"/>
                  <w14:lightRig w14:rig="threePt" w14:dir="t">
                    <w14:rot w14:lat="0" w14:lon="0" w14:rev="0"/>
                  </w14:lightRig>
                </w14:scene3d>
              </w:rPr>
              <w:t>5.1</w:t>
            </w:r>
            <w:r>
              <w:rPr>
                <w:rFonts w:eastAsiaTheme="minorEastAsia"/>
                <w:sz w:val="22"/>
                <w:szCs w:val="22"/>
                <w:lang w:eastAsia="de-DE"/>
              </w:rPr>
              <w:tab/>
            </w:r>
            <w:r w:rsidRPr="004E1B0E">
              <w:rPr>
                <w:rStyle w:val="Hyperlink"/>
              </w:rPr>
              <w:t>Offene Punkte</w:t>
            </w:r>
            <w:r>
              <w:rPr>
                <w:webHidden/>
              </w:rPr>
              <w:tab/>
            </w:r>
            <w:r>
              <w:rPr>
                <w:webHidden/>
              </w:rPr>
              <w:fldChar w:fldCharType="begin"/>
            </w:r>
            <w:r>
              <w:rPr>
                <w:webHidden/>
              </w:rPr>
              <w:instrText xml:space="preserve"> PAGEREF _Toc356400579 \h </w:instrText>
            </w:r>
            <w:r>
              <w:rPr>
                <w:webHidden/>
              </w:rPr>
            </w:r>
            <w:r>
              <w:rPr>
                <w:webHidden/>
              </w:rPr>
              <w:fldChar w:fldCharType="separate"/>
            </w:r>
            <w:r>
              <w:rPr>
                <w:webHidden/>
              </w:rPr>
              <w:t>30</w:t>
            </w:r>
            <w:r>
              <w:rPr>
                <w:webHidden/>
              </w:rPr>
              <w:fldChar w:fldCharType="end"/>
            </w:r>
          </w:hyperlink>
        </w:p>
        <w:p w:rsidR="00F541EF" w:rsidRDefault="00F541EF">
          <w:pPr>
            <w:pStyle w:val="Verzeichnis2"/>
            <w:tabs>
              <w:tab w:val="left" w:pos="1540"/>
            </w:tabs>
            <w:rPr>
              <w:rFonts w:eastAsiaTheme="minorEastAsia"/>
              <w:sz w:val="22"/>
              <w:szCs w:val="22"/>
              <w:lang w:eastAsia="de-DE"/>
            </w:rPr>
          </w:pPr>
          <w:hyperlink w:anchor="_Toc356400580" w:history="1">
            <w:r w:rsidRPr="004E1B0E">
              <w:rPr>
                <w:rStyle w:val="Hyperlink"/>
                <w14:scene3d>
                  <w14:camera w14:prst="orthographicFront"/>
                  <w14:lightRig w14:rig="threePt" w14:dir="t">
                    <w14:rot w14:lat="0" w14:lon="0" w14:rev="0"/>
                  </w14:lightRig>
                </w14:scene3d>
              </w:rPr>
              <w:t>5.2</w:t>
            </w:r>
            <w:r>
              <w:rPr>
                <w:rFonts w:eastAsiaTheme="minorEastAsia"/>
                <w:sz w:val="22"/>
                <w:szCs w:val="22"/>
                <w:lang w:eastAsia="de-DE"/>
              </w:rPr>
              <w:tab/>
            </w:r>
            <w:r w:rsidRPr="004E1B0E">
              <w:rPr>
                <w:rStyle w:val="Hyperlink"/>
              </w:rPr>
              <w:t>Verbesserungsmöglichkeiten</w:t>
            </w:r>
            <w:r>
              <w:rPr>
                <w:webHidden/>
              </w:rPr>
              <w:tab/>
            </w:r>
            <w:r>
              <w:rPr>
                <w:webHidden/>
              </w:rPr>
              <w:fldChar w:fldCharType="begin"/>
            </w:r>
            <w:r>
              <w:rPr>
                <w:webHidden/>
              </w:rPr>
              <w:instrText xml:space="preserve"> PAGEREF _Toc356400580 \h </w:instrText>
            </w:r>
            <w:r>
              <w:rPr>
                <w:webHidden/>
              </w:rPr>
            </w:r>
            <w:r>
              <w:rPr>
                <w:webHidden/>
              </w:rPr>
              <w:fldChar w:fldCharType="separate"/>
            </w:r>
            <w:r>
              <w:rPr>
                <w:webHidden/>
              </w:rPr>
              <w:t>30</w:t>
            </w:r>
            <w:r>
              <w:rPr>
                <w:webHidden/>
              </w:rPr>
              <w:fldChar w:fldCharType="end"/>
            </w:r>
          </w:hyperlink>
        </w:p>
        <w:p w:rsidR="009B7A14" w:rsidRDefault="009B7A14" w:rsidP="00CE0E4C">
          <w:r>
            <w:fldChar w:fldCharType="end"/>
          </w:r>
        </w:p>
      </w:sdtContent>
    </w:sdt>
    <w:p w:rsidR="00520384" w:rsidRDefault="00520384" w:rsidP="00CE0E4C"/>
    <w:p w:rsidR="00E7389A" w:rsidRDefault="00E7389A" w:rsidP="00CE0E4C">
      <w:pPr>
        <w:sectPr w:rsidR="00E7389A" w:rsidSect="00545841">
          <w:footerReference w:type="default" r:id="rId9"/>
          <w:headerReference w:type="first" r:id="rId10"/>
          <w:pgSz w:w="11906" w:h="16838" w:code="9"/>
          <w:pgMar w:top="1701" w:right="1701" w:bottom="1701" w:left="1928" w:header="709" w:footer="709" w:gutter="0"/>
          <w:pgNumType w:fmt="upperRoman"/>
          <w:cols w:space="708"/>
          <w:titlePg/>
          <w:docGrid w:linePitch="360"/>
        </w:sectPr>
      </w:pPr>
    </w:p>
    <w:p w:rsidR="0052074C" w:rsidRDefault="009B7A14" w:rsidP="00CE0E4C">
      <w:pPr>
        <w:pStyle w:val="berschrift1"/>
      </w:pPr>
      <w:bookmarkStart w:id="0" w:name="_Toc356400539"/>
      <w:r>
        <w:lastRenderedPageBreak/>
        <w:t>E</w:t>
      </w:r>
      <w:r w:rsidR="0052074C">
        <w:t>inleitung</w:t>
      </w:r>
      <w:r w:rsidR="00AD449E">
        <w:t xml:space="preserve"> und Motivation</w:t>
      </w:r>
      <w:bookmarkEnd w:id="0"/>
    </w:p>
    <w:p w:rsidR="00342394" w:rsidRDefault="003C4B03" w:rsidP="00CE0E4C">
      <w:r>
        <w:t>In der Schule müssen Lehrer regelmäßig einen Sitzplan erstellen, um in der Klasse eine optimale Lernatmosphäre zu gewährleisten. Dabei sind viele – zum Teil widersprüchliche – Anforderungen zu berücksichtigen. Beispielsweise müssen einige Schüler in der Ersten Reihe sitzen, da sie eine Sehschw</w:t>
      </w:r>
      <w:r>
        <w:t>ä</w:t>
      </w:r>
      <w:r>
        <w:t>che haben oder besonderer Betreuung durch den Lehrkörper bedürfen. Auße</w:t>
      </w:r>
      <w:r>
        <w:t>r</w:t>
      </w:r>
      <w:r>
        <w:t>dem sollen nur die Schüler nebeneinander si</w:t>
      </w:r>
      <w:r>
        <w:t>t</w:t>
      </w:r>
      <w:r>
        <w:t xml:space="preserve">zen, die sich nicht vom Lernen abhalten. </w:t>
      </w:r>
      <w:r w:rsidR="00F74D53">
        <w:t>Noch b</w:t>
      </w:r>
      <w:r>
        <w:t xml:space="preserve">esser </w:t>
      </w:r>
      <w:r w:rsidR="00F74D53">
        <w:t xml:space="preserve">sind </w:t>
      </w:r>
      <w:r>
        <w:t>Sitznachbarn, die das Lernen fördern. Damit insg</w:t>
      </w:r>
      <w:r>
        <w:t>e</w:t>
      </w:r>
      <w:r>
        <w:t>samt das Lernen in der Klasse optimal läuft muss auch der Geräuschpegel niedrig sein. Wer sich also zu gut versteht darf auch nicht nebeneinander si</w:t>
      </w:r>
      <w:r>
        <w:t>t</w:t>
      </w:r>
      <w:r>
        <w:t>zen. Diese Herausforderungen implizieren bereits, dass es keinen perfekten Sitzplan gibt. Einen brauc</w:t>
      </w:r>
      <w:r>
        <w:t>h</w:t>
      </w:r>
      <w:r>
        <w:t>baren Plan zu erstellen, in dem die möglichst viele Aspekte b</w:t>
      </w:r>
      <w:r>
        <w:t>e</w:t>
      </w:r>
      <w:r>
        <w:t>rücksichtigt werden erfordert einen erheblichen Zeitaufwand.</w:t>
      </w:r>
    </w:p>
    <w:p w:rsidR="0052074C" w:rsidRDefault="0052074C" w:rsidP="00CE0E4C">
      <w:pPr>
        <w:pStyle w:val="berschrift2"/>
      </w:pPr>
      <w:bookmarkStart w:id="1" w:name="_Toc356400540"/>
      <w:r w:rsidRPr="003F774B">
        <w:t>Zielsetzung</w:t>
      </w:r>
      <w:bookmarkEnd w:id="1"/>
    </w:p>
    <w:p w:rsidR="00B8009A" w:rsidRDefault="00E01CE3" w:rsidP="00CE0E4C">
      <w:r>
        <w:t xml:space="preserve">Ziel der Arbeit ist es einen </w:t>
      </w:r>
      <w:r w:rsidR="00A42755">
        <w:t>optimalen Sitzplan zu finden, der die geg</w:t>
      </w:r>
      <w:r w:rsidR="00A42755">
        <w:t>e</w:t>
      </w:r>
      <w:r w:rsidR="00A42755">
        <w:t>benen Rahmenbedingungen und Parameter b</w:t>
      </w:r>
      <w:r w:rsidR="00A42755">
        <w:t>e</w:t>
      </w:r>
      <w:r w:rsidR="00A42755">
        <w:t xml:space="preserve">rücksichtigt. </w:t>
      </w:r>
      <w:r w:rsidR="003C4B03">
        <w:t>Dabei werden die folgenden Kriterien Berücksic</w:t>
      </w:r>
      <w:r w:rsidR="003C4B03">
        <w:t>h</w:t>
      </w:r>
      <w:r w:rsidR="003C4B03">
        <w:t>tigt:</w:t>
      </w:r>
    </w:p>
    <w:p w:rsidR="00672CB5" w:rsidRDefault="00672CB5" w:rsidP="00CE0E4C">
      <w:pPr>
        <w:pStyle w:val="Listenabsatz"/>
        <w:numPr>
          <w:ilvl w:val="0"/>
          <w:numId w:val="35"/>
        </w:numPr>
      </w:pPr>
      <w:r>
        <w:t xml:space="preserve">Entfernung zur Tafel </w:t>
      </w:r>
    </w:p>
    <w:p w:rsidR="003C4B03" w:rsidRDefault="003C4B03" w:rsidP="00CE0E4C">
      <w:pPr>
        <w:pStyle w:val="Listenabsatz"/>
        <w:numPr>
          <w:ilvl w:val="0"/>
          <w:numId w:val="35"/>
        </w:numPr>
      </w:pPr>
      <w:r>
        <w:t>Beziehung zum direkten Nachbar</w:t>
      </w:r>
    </w:p>
    <w:p w:rsidR="003C4B03" w:rsidRDefault="003C4B03" w:rsidP="00CE0E4C">
      <w:pPr>
        <w:pStyle w:val="Listenabsatz"/>
        <w:numPr>
          <w:ilvl w:val="0"/>
          <w:numId w:val="35"/>
        </w:numPr>
      </w:pPr>
      <w:r>
        <w:t>Beziehung zum übernächsten Nachbar</w:t>
      </w:r>
    </w:p>
    <w:p w:rsidR="00672CB5" w:rsidRDefault="00672CB5" w:rsidP="00CE0E4C">
      <w:pPr>
        <w:pStyle w:val="Listenabsatz"/>
        <w:numPr>
          <w:ilvl w:val="0"/>
          <w:numId w:val="35"/>
        </w:numPr>
      </w:pPr>
      <w:r>
        <w:t xml:space="preserve">Beziehung zum Vorder-/Hintermann </w:t>
      </w:r>
    </w:p>
    <w:p w:rsidR="00672CB5" w:rsidRDefault="00672CB5" w:rsidP="00CE0E4C">
      <w:pPr>
        <w:pStyle w:val="Listenabsatz"/>
        <w:numPr>
          <w:ilvl w:val="0"/>
          <w:numId w:val="35"/>
        </w:numPr>
      </w:pPr>
      <w:r>
        <w:t>Beziehung zu den Schülern, die diagonal sitzen</w:t>
      </w:r>
    </w:p>
    <w:p w:rsidR="003C4B03" w:rsidRPr="00B8009A" w:rsidRDefault="00672CB5" w:rsidP="00CE0E4C">
      <w:pPr>
        <w:pStyle w:val="Listenabsatz"/>
        <w:numPr>
          <w:ilvl w:val="0"/>
          <w:numId w:val="35"/>
        </w:numPr>
      </w:pPr>
      <w:r>
        <w:t>Schüler, die ihre Position nicht verändern dürfen</w:t>
      </w:r>
    </w:p>
    <w:p w:rsidR="00900F33" w:rsidRDefault="00BE6028" w:rsidP="00CE0E4C">
      <w:pPr>
        <w:pStyle w:val="berschrift2"/>
      </w:pPr>
      <w:bookmarkStart w:id="2" w:name="_Toc356400541"/>
      <w:r>
        <w:t>Wirtschaftliche Aspekte</w:t>
      </w:r>
      <w:bookmarkEnd w:id="2"/>
    </w:p>
    <w:p w:rsidR="00BE6028" w:rsidRPr="00BE6028" w:rsidRDefault="00BE6028" w:rsidP="00CE0E4C">
      <w:r>
        <w:t xml:space="preserve">Die Zeit zur Erstellung eines Sitzplans bedeutet für den Lehrer in der Regel einen Aufwand von </w:t>
      </w:r>
      <w:r w:rsidR="00672CB5">
        <w:t>mindestens</w:t>
      </w:r>
      <w:r>
        <w:t xml:space="preserve"> einer Stu</w:t>
      </w:r>
      <w:r>
        <w:t>n</w:t>
      </w:r>
      <w:r>
        <w:t xml:space="preserve">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3" w:name="_Toc356400542"/>
      <w:r>
        <w:t>Gliederung der Arbei</w:t>
      </w:r>
      <w:r w:rsidR="003F774B">
        <w:t>t</w:t>
      </w:r>
      <w:bookmarkEnd w:id="3"/>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F541EF">
        <w:t>2</w:t>
      </w:r>
      <w:r>
        <w:fldChar w:fldCharType="end"/>
      </w:r>
      <w:r>
        <w:t xml:space="preserve"> Beschäftigt sich mit den theoretischen Grundlagen de</w:t>
      </w:r>
      <w:r w:rsidR="00F74D53">
        <w:t>s ev</w:t>
      </w:r>
      <w:r w:rsidR="00F74D53">
        <w:t>o</w:t>
      </w:r>
      <w:r w:rsidR="00F74D53">
        <w:t>lutionären Algorithmus</w:t>
      </w:r>
      <w:r>
        <w:t xml:space="preserve">. Dann folgt in Kapitel </w:t>
      </w:r>
      <w:r>
        <w:fldChar w:fldCharType="begin"/>
      </w:r>
      <w:r>
        <w:instrText xml:space="preserve"> REF _Ref350362014 \r \h </w:instrText>
      </w:r>
      <w:r>
        <w:fldChar w:fldCharType="separate"/>
      </w:r>
      <w:r w:rsidR="00F541EF">
        <w:t>3</w:t>
      </w:r>
      <w:r>
        <w:fldChar w:fldCharType="end"/>
      </w:r>
      <w:r>
        <w:t xml:space="preserve"> die Beschre</w:t>
      </w:r>
      <w:r>
        <w:t>i</w:t>
      </w:r>
      <w:r>
        <w:t xml:space="preserve">bung der konkreten Realisierung der gestellten Aufgabe. </w:t>
      </w:r>
      <w:r w:rsidR="00F74D53">
        <w:t xml:space="preserve">In Kapitel </w:t>
      </w:r>
      <w:r w:rsidR="00F74D53">
        <w:fldChar w:fldCharType="begin"/>
      </w:r>
      <w:r w:rsidR="00F74D53">
        <w:instrText xml:space="preserve"> REF _Ref350362087 \r \h </w:instrText>
      </w:r>
      <w:r w:rsidR="00F74D53">
        <w:fldChar w:fldCharType="separate"/>
      </w:r>
      <w:r w:rsidR="00F541EF">
        <w:t>4.4</w:t>
      </w:r>
      <w:r w:rsidR="00F74D53">
        <w:fldChar w:fldCharType="end"/>
      </w:r>
      <w:r w:rsidR="00F74D53">
        <w:t xml:space="preserve"> wird die Bedienung der Anwendung </w:t>
      </w:r>
      <w:r w:rsidR="001407C1">
        <w:t>erläutert</w:t>
      </w:r>
      <w:r w:rsidR="00F74D53">
        <w:t xml:space="preserve">. </w:t>
      </w:r>
      <w:r>
        <w:t>A</w:t>
      </w:r>
      <w:r>
        <w:t>b</w:t>
      </w:r>
      <w:r>
        <w:t xml:space="preserve">schließend fasst Kapitel </w:t>
      </w:r>
      <w:r w:rsidR="00F74D53">
        <w:fldChar w:fldCharType="begin"/>
      </w:r>
      <w:r w:rsidR="00F74D53">
        <w:instrText xml:space="preserve"> REF _Ref350362087 \r \h </w:instrText>
      </w:r>
      <w:r w:rsidR="00F74D53">
        <w:fldChar w:fldCharType="separate"/>
      </w:r>
      <w:r w:rsidR="00F541EF">
        <w:t>4.4</w:t>
      </w:r>
      <w:r w:rsidR="00F74D53">
        <w:fldChar w:fldCharType="end"/>
      </w:r>
      <w:r>
        <w:t xml:space="preserve"> die erzielten Ergebnisse zusammen und gibt einen Ausblick auf Untersuchungsmöglichkeiten um die Ergebnisse weiter zu ve</w:t>
      </w:r>
      <w:r>
        <w:t>r</w:t>
      </w:r>
      <w:r>
        <w:t>bessern.</w:t>
      </w:r>
    </w:p>
    <w:p w:rsidR="002F7B05" w:rsidRDefault="002F7B05" w:rsidP="00CE0E4C">
      <w:pPr>
        <w:pStyle w:val="berschrift1"/>
      </w:pPr>
      <w:bookmarkStart w:id="4" w:name="_Ref350362010"/>
      <w:bookmarkStart w:id="5" w:name="_Ref350362011"/>
      <w:bookmarkStart w:id="6" w:name="_Toc356400543"/>
      <w:r>
        <w:lastRenderedPageBreak/>
        <w:t>Grundlagen</w:t>
      </w:r>
      <w:r w:rsidR="00AC0144">
        <w:t xml:space="preserve">: </w:t>
      </w:r>
      <w:r w:rsidR="00BE6028">
        <w:t>Evolutionäre Algorithmen</w:t>
      </w:r>
      <w:bookmarkEnd w:id="4"/>
      <w:bookmarkEnd w:id="5"/>
      <w:bookmarkEnd w:id="6"/>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w:t>
      </w:r>
      <w:r w:rsidR="002D4B28">
        <w:t>r</w:t>
      </w:r>
      <w:r w:rsidR="002D4B28">
        <w:t>fahren wurde zwischen 1970 und 1980 von verschiedenen Wi</w:t>
      </w:r>
      <w:r w:rsidR="002D4B28">
        <w:t>s</w:t>
      </w:r>
      <w:r w:rsidR="002D4B28">
        <w:t>senschaftlern unabhängig voneinander als effiziente Weise der Optimierung von numerischen Problemen erkannt. In Deutsc</w:t>
      </w:r>
      <w:r w:rsidR="002D4B28">
        <w:t>h</w:t>
      </w:r>
      <w:r w:rsidR="002D4B28">
        <w:t>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Auf der a</w:t>
      </w:r>
      <w:r w:rsidR="00FF3295">
        <w:t>n</w:t>
      </w:r>
      <w:r w:rsidR="00FF3295">
        <w:t xml:space="preserve">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w:t>
      </w:r>
      <w:r w:rsidR="00A257B3">
        <w:t>b</w:t>
      </w:r>
      <w:r w:rsidR="00A257B3">
        <w:t>lemen muss man Abwägen zwischen Rechenaufwand und Nu</w:t>
      </w:r>
      <w:r w:rsidR="00A257B3">
        <w:t>t</w:t>
      </w:r>
      <w:r w:rsidR="00A257B3">
        <w:t xml:space="preserve">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flanzung rekombiniert. Der neu Entstandene Genotyp bzw. der dazugehörige Phänotyp wird nun einem Fitnesstest unterzogen. Überlebt dieser Genotyp bzw. kann mehr Nac</w:t>
      </w:r>
      <w:r w:rsidR="00FB3F7F">
        <w:t>h</w:t>
      </w:r>
      <w:r w:rsidR="00FB3F7F">
        <w:t>kommen erzeugen als andere Genotypen, spricht dies für seine Fitness. Damit werden nur die Vererbungslinien weiter ve</w:t>
      </w:r>
      <w:r w:rsidR="00FB3F7F">
        <w:t>r</w:t>
      </w:r>
      <w:r w:rsidR="00FB3F7F">
        <w:t xml:space="preserve">folgt, die eine bessere Fitness haben als </w:t>
      </w:r>
      <w:r w:rsidR="00545841">
        <w:t>A</w:t>
      </w:r>
      <w:r w:rsidR="00FB3F7F">
        <w:t>ndere.</w:t>
      </w:r>
    </w:p>
    <w:p w:rsidR="00FB3F7F" w:rsidRPr="002D4B28" w:rsidRDefault="00396C1E" w:rsidP="00CE0E4C">
      <w:r>
        <w:t>Diese Überlegung wird nun auf das gestellte Problem übertragen. Der G</w:t>
      </w:r>
      <w:r w:rsidR="00FF40B5">
        <w:t>enotyp wird im Folgenden auch al</w:t>
      </w:r>
      <w:r>
        <w:t>s Repräse</w:t>
      </w:r>
      <w:r>
        <w:t>n</w:t>
      </w:r>
      <w:r>
        <w:t>tation bezeichnet und in Kapitel</w:t>
      </w:r>
      <w:r w:rsidR="00FF40B5">
        <w:t xml:space="preserve"> </w:t>
      </w:r>
      <w:r w:rsidR="00FF40B5">
        <w:fldChar w:fldCharType="begin"/>
      </w:r>
      <w:r w:rsidR="00FF40B5">
        <w:instrText xml:space="preserve"> REF _Ref351475355 \r \h </w:instrText>
      </w:r>
      <w:r w:rsidR="00FF40B5">
        <w:fldChar w:fldCharType="separate"/>
      </w:r>
      <w:r w:rsidR="00F541EF">
        <w:t>2.1</w:t>
      </w:r>
      <w:r w:rsidR="00FF40B5">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F541EF">
        <w:t>2.2</w:t>
      </w:r>
      <w:r w:rsidR="009A7C1D">
        <w:fldChar w:fldCharType="end"/>
      </w:r>
      <w:r w:rsidR="00FF40B5">
        <w:t>)</w:t>
      </w:r>
      <w:r>
        <w:t xml:space="preserve">. </w:t>
      </w:r>
      <w:r w:rsidR="00B33996">
        <w:t>Darauf folg die Erläuterung der Initi</w:t>
      </w:r>
      <w:r w:rsidR="00B33996">
        <w:t>a</w:t>
      </w:r>
      <w:r w:rsidR="00B33996">
        <w:t xml:space="preserve">len Erstellung des ersten Genotyps durch eine sogenannte Greedy-Funktion in Kapitel </w:t>
      </w:r>
      <w:r w:rsidR="00B33996">
        <w:fldChar w:fldCharType="begin"/>
      </w:r>
      <w:r w:rsidR="00B33996">
        <w:instrText xml:space="preserve"> REF _Ref351475521 \r \h </w:instrText>
      </w:r>
      <w:r w:rsidR="00B33996">
        <w:fldChar w:fldCharType="separate"/>
      </w:r>
      <w:r w:rsidR="00F541EF">
        <w:t>2.3</w:t>
      </w:r>
      <w:r w:rsidR="00B33996">
        <w:fldChar w:fldCharType="end"/>
      </w:r>
      <w:r w:rsidR="00B33996">
        <w:t xml:space="preserve">. </w:t>
      </w:r>
      <w:r>
        <w:t xml:space="preserve">Die Kapitel </w:t>
      </w:r>
      <w:r w:rsidR="009A7C1D">
        <w:fldChar w:fldCharType="begin"/>
      </w:r>
      <w:r w:rsidR="009A7C1D">
        <w:instrText xml:space="preserve"> REF _Ref350706874 \r \h </w:instrText>
      </w:r>
      <w:r w:rsidR="009A7C1D">
        <w:fldChar w:fldCharType="separate"/>
      </w:r>
      <w:r w:rsidR="00F541EF">
        <w:t>2.4</w:t>
      </w:r>
      <w:r w:rsidR="009A7C1D">
        <w:fldChar w:fldCharType="end"/>
      </w:r>
      <w:r>
        <w:t xml:space="preserve"> beschreiben die Mutation</w:t>
      </w:r>
      <w:r w:rsidR="009A7C1D">
        <w:t xml:space="preserve"> und Reproduktion. </w:t>
      </w:r>
      <w:r>
        <w:t>S</w:t>
      </w:r>
      <w:r>
        <w:t>e</w:t>
      </w:r>
      <w:r>
        <w:t>lektion</w:t>
      </w:r>
      <w:r w:rsidR="009A7C1D">
        <w:t xml:space="preserve"> wird im Kapitel </w:t>
      </w:r>
      <w:r w:rsidR="009A7C1D">
        <w:fldChar w:fldCharType="begin"/>
      </w:r>
      <w:r w:rsidR="009A7C1D">
        <w:instrText xml:space="preserve"> REF _Ref350706868 \r \h </w:instrText>
      </w:r>
      <w:r w:rsidR="009A7C1D">
        <w:fldChar w:fldCharType="separate"/>
      </w:r>
      <w:r w:rsidR="00F541EF">
        <w:t>2.5</w:t>
      </w:r>
      <w:r w:rsidR="009A7C1D">
        <w:fldChar w:fldCharType="end"/>
      </w:r>
      <w:r w:rsidR="009A7C1D">
        <w:t xml:space="preserve"> b</w:t>
      </w:r>
      <w:r w:rsidR="009A7C1D">
        <w:t>e</w:t>
      </w:r>
      <w:r w:rsidR="009A7C1D">
        <w:t>handelt</w:t>
      </w:r>
      <w:r>
        <w:t xml:space="preserve">. Abschließend beschreibt der letzte </w:t>
      </w:r>
      <w:r w:rsidR="009A7C1D">
        <w:t>Teil</w:t>
      </w:r>
      <w:r>
        <w:t xml:space="preserve"> </w:t>
      </w:r>
      <w:r>
        <w:lastRenderedPageBreak/>
        <w:fldChar w:fldCharType="begin"/>
      </w:r>
      <w:r>
        <w:instrText xml:space="preserve"> REF _Ref350706876 \r \h </w:instrText>
      </w:r>
      <w:r>
        <w:fldChar w:fldCharType="separate"/>
      </w:r>
      <w:r w:rsidR="00F541EF">
        <w:t>2.6</w:t>
      </w:r>
      <w:r>
        <w:fldChar w:fldCharType="end"/>
      </w:r>
      <w:r>
        <w:t xml:space="preserve"> das Ende die</w:t>
      </w:r>
      <w:r w:rsidR="009A7C1D">
        <w:t>ses i</w:t>
      </w:r>
      <w:r>
        <w:t xml:space="preserve">terativen Prozesses. </w:t>
      </w:r>
      <w:r w:rsidR="009A2470">
        <w:t>Alle Abschnitte in Kapitel betrac</w:t>
      </w:r>
      <w:r w:rsidR="009A2470">
        <w:t>h</w:t>
      </w:r>
      <w:r w:rsidR="009A2470">
        <w:t>ten die Evolutionären Algorithmen immer im Kontext der g</w:t>
      </w:r>
      <w:r w:rsidR="009A2470">
        <w:t>e</w:t>
      </w:r>
      <w:r w:rsidR="009A2470">
        <w:t>stellten Aufgabe.</w:t>
      </w:r>
    </w:p>
    <w:p w:rsidR="00EE404A" w:rsidRDefault="00CF28D4" w:rsidP="00CE0E4C">
      <w:pPr>
        <w:pStyle w:val="berschrift2"/>
      </w:pPr>
      <w:bookmarkStart w:id="7" w:name="_Ref351475355"/>
      <w:bookmarkStart w:id="8" w:name="_Toc356400544"/>
      <w:r w:rsidRPr="00396C1E">
        <w:t>Repräsentation</w:t>
      </w:r>
      <w:bookmarkEnd w:id="7"/>
      <w:bookmarkEnd w:id="8"/>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w:t>
      </w:r>
      <w:r w:rsidR="00F91B50">
        <w:t>r</w:t>
      </w:r>
      <w:r w:rsidR="00F91B50">
        <w:t>vorgehen</w:t>
      </w:r>
      <w:r w:rsidR="004F36C3">
        <w:t>:</w:t>
      </w:r>
    </w:p>
    <w:p w:rsidR="00F91B50" w:rsidRDefault="00F91B50" w:rsidP="00CE0E4C">
      <w:pPr>
        <w:pStyle w:val="Listenabsatz"/>
        <w:numPr>
          <w:ilvl w:val="0"/>
          <w:numId w:val="35"/>
        </w:numPr>
      </w:pPr>
      <w:r>
        <w:t>Auf welche Position im Klassenraum bezieht sich die Angabe</w:t>
      </w:r>
    </w:p>
    <w:p w:rsidR="00F91B50" w:rsidRDefault="00F91B50" w:rsidP="00CE0E4C">
      <w:pPr>
        <w:pStyle w:val="Listenabsatz"/>
        <w:numPr>
          <w:ilvl w:val="0"/>
          <w:numId w:val="35"/>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177F45">
            <w:pPr>
              <w:pStyle w:val="StandardNichthngend"/>
            </w:pPr>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805F55" w:rsidP="00177F45">
            <w:pPr>
              <w:pStyle w:val="StandardNichthngend"/>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177F45">
            <w:pPr>
              <w:pStyle w:val="StandardNichthngend"/>
            </w:pPr>
          </w:p>
        </w:tc>
        <w:tc>
          <w:tcPr>
            <w:tcW w:w="4293" w:type="dxa"/>
            <w:vAlign w:val="center"/>
          </w:tcPr>
          <w:p w:rsidR="00D02B0C" w:rsidRPr="00D02B0C" w:rsidRDefault="00805F55" w:rsidP="00177F45">
            <w:pPr>
              <w:pStyle w:val="StandardNichthngend"/>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177F45">
            <w:pPr>
              <w:pStyle w:val="StandardNichthngend"/>
            </w:pPr>
          </w:p>
        </w:tc>
        <w:tc>
          <w:tcPr>
            <w:tcW w:w="4293" w:type="dxa"/>
            <w:vAlign w:val="center"/>
          </w:tcPr>
          <w:p w:rsidR="00D02B0C" w:rsidRPr="00D02B0C" w:rsidRDefault="00D02B0C" w:rsidP="00177F45">
            <w:pPr>
              <w:pStyle w:val="StandardNichthngend"/>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177F45">
            <w:pPr>
              <w:pStyle w:val="StandardNichthngend"/>
            </w:pPr>
          </w:p>
        </w:tc>
        <w:tc>
          <w:tcPr>
            <w:tcW w:w="4293" w:type="dxa"/>
            <w:vAlign w:val="center"/>
          </w:tcPr>
          <w:p w:rsidR="00D02B0C" w:rsidRPr="00D02B0C" w:rsidRDefault="00805F55" w:rsidP="00177F45">
            <w:pPr>
              <w:pStyle w:val="StandardNichthngend"/>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177F45">
            <w:pPr>
              <w:pStyle w:val="StandardNichthngend"/>
            </w:pPr>
          </w:p>
        </w:tc>
      </w:tr>
    </w:tbl>
    <w:p w:rsidR="00E7389A" w:rsidRDefault="00E7389A" w:rsidP="00CE0E4C">
      <w:pPr>
        <w:pStyle w:val="Beschriftung"/>
      </w:pPr>
      <w:bookmarkStart w:id="9" w:name="_Ref351475417"/>
      <w:bookmarkStart w:id="10" w:name="_Ref350706864"/>
      <w:bookmarkStart w:id="11" w:name="_Toc356400602"/>
      <w:r>
        <w:t xml:space="preserve">Formel </w:t>
      </w:r>
      <w:r w:rsidR="00B31F8B">
        <w:fldChar w:fldCharType="begin"/>
      </w:r>
      <w:r w:rsidR="00B31F8B">
        <w:instrText xml:space="preserve"> SEQ Formel \* ARABIC </w:instrText>
      </w:r>
      <w:r w:rsidR="00B31F8B">
        <w:fldChar w:fldCharType="separate"/>
      </w:r>
      <w:r w:rsidR="00F541EF">
        <w:rPr>
          <w:noProof/>
        </w:rPr>
        <w:t>1</w:t>
      </w:r>
      <w:r w:rsidR="00B31F8B">
        <w:rPr>
          <w:noProof/>
        </w:rPr>
        <w:fldChar w:fldCharType="end"/>
      </w:r>
      <w:r>
        <w:t>: Permutationscodierung</w:t>
      </w:r>
      <w:r w:rsidR="008D5516" w:rsidRPr="000960C9">
        <w:t xml:space="preserve"> -</w:t>
      </w:r>
      <w:r>
        <w:t xml:space="preserve">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Pr>
          <w:rFonts w:eastAsiaTheme="minorEastAsia"/>
        </w:rPr>
        <w:t xml:space="preserve"> ist der Schüler an der Ste</w:t>
      </w:r>
      <w:r>
        <w:rPr>
          <w:rFonts w:eastAsiaTheme="minorEastAsia"/>
        </w:rPr>
        <w:t>l</w:t>
      </w:r>
      <w:r>
        <w:rPr>
          <w:rFonts w:eastAsiaTheme="minorEastAsia"/>
        </w:rPr>
        <w:t xml:space="preserve">le </w:t>
      </w:r>
      <w:r w:rsidR="00A837D6">
        <w:rPr>
          <w:rFonts w:eastAsiaTheme="minorEastAsia"/>
        </w:rPr>
        <w:t>(</w:t>
      </w:r>
      <w:r>
        <w:rPr>
          <w:rFonts w:eastAsiaTheme="minorEastAsia"/>
        </w:rPr>
        <w:t>i,i</w:t>
      </w:r>
      <w:r w:rsidR="00A837D6">
        <w:rPr>
          <w:rFonts w:eastAsiaTheme="minorEastAsia"/>
        </w:rPr>
        <w:t>)</w:t>
      </w:r>
      <w:bookmarkEnd w:id="11"/>
    </w:p>
    <w:p w:rsidR="00E84C6E" w:rsidRDefault="00E84C6E" w:rsidP="00E84C6E">
      <w:bookmarkStart w:id="12" w:name="_Ref356226913"/>
      <w:r>
        <w:t>In der Permutationscodierung kommt jeder Schüler g</w:t>
      </w:r>
      <w:r>
        <w:t>e</w:t>
      </w:r>
      <w:r>
        <w:t xml:space="preserve">nau einmal vor. Bei </w:t>
      </w:r>
      <w:r w:rsidR="00566F32">
        <w:t>unterbesetzten</w:t>
      </w:r>
      <w:r>
        <w:t xml:space="preserve"> Klassenräumen kann es j</w:t>
      </w:r>
      <w:r>
        <w:t>e</w:t>
      </w:r>
      <w:r>
        <w:t>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3" w:name="_Ref356310015"/>
      <w:bookmarkStart w:id="14" w:name="_Toc356400545"/>
      <w:r>
        <w:lastRenderedPageBreak/>
        <w:t>Zielfunktion / Fitnessfunktion</w:t>
      </w:r>
      <w:bookmarkEnd w:id="9"/>
      <w:bookmarkEnd w:id="12"/>
      <w:bookmarkEnd w:id="13"/>
      <w:bookmarkEnd w:id="14"/>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spannt. Die ve</w:t>
      </w:r>
      <w:r>
        <w:t>r</w:t>
      </w:r>
      <w:r>
        <w:t>schiedenen Lösungen werden durch die Dimensionen definiert und der Wert an dieser Stelle entspricht der Fitness. Die Zie</w:t>
      </w:r>
      <w:r>
        <w:t>l</w:t>
      </w:r>
      <w:r>
        <w:t xml:space="preserve">funktion besteht aus </w:t>
      </w:r>
      <w:r w:rsidR="00C424E5">
        <w:t>zwei</w:t>
      </w:r>
      <w:r>
        <w:t xml:space="preserve"> Teilen, die jeweils </w:t>
      </w:r>
      <w:r w:rsidR="00DF79F4">
        <w:t xml:space="preserve">gewichtet und </w:t>
      </w:r>
      <w:r>
        <w:t>summiert werden:</w:t>
      </w:r>
    </w:p>
    <w:p w:rsidR="00C13885" w:rsidRDefault="00227F70" w:rsidP="00CE0E4C">
      <w:pPr>
        <w:pStyle w:val="Listenabsatz"/>
        <w:numPr>
          <w:ilvl w:val="0"/>
          <w:numId w:val="36"/>
        </w:numPr>
      </w:pPr>
      <w:r>
        <w:t>Abstand zur Tafel</w:t>
      </w:r>
    </w:p>
    <w:p w:rsidR="00DF79F4" w:rsidRDefault="00DF79F4" w:rsidP="00CE0E4C">
      <w:pPr>
        <w:pStyle w:val="Listenabsatz"/>
        <w:numPr>
          <w:ilvl w:val="0"/>
          <w:numId w:val="36"/>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F541EF">
        <w:t xml:space="preserve">Abbildung </w:t>
      </w:r>
      <w:r w:rsidR="00F541EF">
        <w:rPr>
          <w:noProof/>
        </w:rPr>
        <w:t>1</w:t>
      </w:r>
      <w:r>
        <w:fldChar w:fldCharType="end"/>
      </w:r>
      <w:r>
        <w:t xml:space="preserve"> sind die Gewichtungsfaktoren jeweils u</w:t>
      </w:r>
      <w:r>
        <w:t>n</w:t>
      </w:r>
      <w:r>
        <w:t xml:space="preserve">terschiedlich eingefärbt. Für die Realität ist es – wie in der Bewertung – nicht relevant, ob ein Schüler links </w:t>
      </w:r>
      <w:r>
        <w:t>o</w:t>
      </w:r>
      <w:r>
        <w:t>der rechts neben einem anderen Schüler sitzt. Ebenso werden die Schüler vorn und hinter dem Schüler, diagonal zu dem Schüler und zwei Plätze neben dem aktuellen Schüler gleich gewichtet.</w:t>
      </w:r>
    </w:p>
    <w:p w:rsidR="00DF79F4" w:rsidRDefault="00DF79F4" w:rsidP="00CE0E4C">
      <w:r>
        <w:rPr>
          <w:noProof/>
          <w:lang w:eastAsia="de-DE"/>
        </w:rPr>
        <mc:AlternateContent>
          <mc:Choice Requires="wpc">
            <w:drawing>
              <wp:inline distT="0" distB="0" distL="0" distR="0" wp14:anchorId="57E96DA5" wp14:editId="31204176">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zwei n</w:t>
                              </w:r>
                              <w:r w:rsidRPr="00CE0E4C">
                                <w:rPr>
                                  <w:b/>
                                  <w:color w:val="000000" w:themeColor="text1"/>
                                </w:rPr>
                                <w:t>e</w:t>
                              </w:r>
                              <w:r w:rsidRPr="00CE0E4C">
                                <w:rPr>
                                  <w:b/>
                                  <w:color w:val="000000" w:themeColor="text1"/>
                                </w:rPr>
                                <w:t>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direkt n</w:t>
                              </w:r>
                              <w:r w:rsidRPr="00CE0E4C">
                                <w:rPr>
                                  <w:b/>
                                  <w:color w:val="000000" w:themeColor="text1"/>
                                </w:rPr>
                                <w:t>e</w:t>
                              </w:r>
                              <w:r w:rsidRPr="00CE0E4C">
                                <w:rPr>
                                  <w:b/>
                                  <w:color w:val="000000" w:themeColor="text1"/>
                                </w:rPr>
                                <w:t>ben</w:t>
                              </w:r>
                            </w:p>
                            <w:p w:rsidR="00073639" w:rsidRPr="00CE0E4C" w:rsidRDefault="00073639"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zwei n</w:t>
                              </w:r>
                              <w:r w:rsidRPr="00CE0E4C">
                                <w:rPr>
                                  <w:b/>
                                  <w:color w:val="000000" w:themeColor="text1"/>
                                </w:rPr>
                                <w:t>e</w:t>
                              </w:r>
                              <w:r w:rsidRPr="00CE0E4C">
                                <w:rPr>
                                  <w:b/>
                                  <w:color w:val="000000" w:themeColor="text1"/>
                                </w:rPr>
                                <w:t>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direkt n</w:t>
                              </w:r>
                              <w:r w:rsidRPr="00CE0E4C">
                                <w:rPr>
                                  <w:b/>
                                  <w:color w:val="000000" w:themeColor="text1"/>
                                </w:rPr>
                                <w:t>e</w:t>
                              </w:r>
                              <w:r w:rsidRPr="00CE0E4C">
                                <w:rPr>
                                  <w:b/>
                                  <w:color w:val="000000" w:themeColor="text1"/>
                                </w:rPr>
                                <w:t>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diagonal</w:t>
                              </w:r>
                            </w:p>
                            <w:p w:rsidR="00073639" w:rsidRPr="00CE0E4C" w:rsidRDefault="00073639"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diagonal</w:t>
                              </w:r>
                            </w:p>
                            <w:p w:rsidR="00073639" w:rsidRPr="00CE0E4C" w:rsidRDefault="00073639" w:rsidP="00CE0E4C">
                              <w:pPr>
                                <w:ind w:firstLine="0"/>
                                <w:jc w:val="cente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diagonal</w:t>
                              </w:r>
                            </w:p>
                            <w:p w:rsidR="00073639" w:rsidRPr="00CE0E4C" w:rsidRDefault="00073639" w:rsidP="00CE0E4C">
                              <w:pP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073639" w:rsidRPr="00DF79F4" w:rsidRDefault="00073639"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073639" w:rsidRPr="00CE0E4C" w:rsidRDefault="00073639" w:rsidP="00CE0E4C">
                              <w:pPr>
                                <w:ind w:firstLine="0"/>
                                <w:jc w:val="center"/>
                                <w:rPr>
                                  <w:b/>
                                  <w:color w:val="000000" w:themeColor="text1"/>
                                </w:rPr>
                              </w:pPr>
                              <w:r w:rsidRPr="00CE0E4C">
                                <w:rPr>
                                  <w:b/>
                                  <w:color w:val="000000" w:themeColor="text1"/>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Ap9bE/PAYAABV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Schü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zwei n</w:t>
                        </w:r>
                        <w:r w:rsidRPr="00CE0E4C">
                          <w:rPr>
                            <w:b/>
                            <w:color w:val="000000" w:themeColor="text1"/>
                          </w:rPr>
                          <w:t>e</w:t>
                        </w:r>
                        <w:r w:rsidRPr="00CE0E4C">
                          <w:rPr>
                            <w:b/>
                            <w:color w:val="000000" w:themeColor="text1"/>
                          </w:rPr>
                          <w:t>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direkt n</w:t>
                        </w:r>
                        <w:r w:rsidRPr="00CE0E4C">
                          <w:rPr>
                            <w:b/>
                            <w:color w:val="000000" w:themeColor="text1"/>
                          </w:rPr>
                          <w:t>e</w:t>
                        </w:r>
                        <w:r w:rsidRPr="00CE0E4C">
                          <w:rPr>
                            <w:b/>
                            <w:color w:val="000000" w:themeColor="text1"/>
                          </w:rPr>
                          <w:t>ben</w:t>
                        </w:r>
                      </w:p>
                      <w:p w:rsidR="00073639" w:rsidRPr="00CE0E4C" w:rsidRDefault="00073639" w:rsidP="00CE0E4C">
                        <w:pPr>
                          <w:ind w:firstLine="0"/>
                          <w:jc w:val="center"/>
                          <w:rPr>
                            <w:b/>
                            <w:color w:val="000000" w:themeColor="text1"/>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zwei n</w:t>
                        </w:r>
                        <w:r w:rsidRPr="00CE0E4C">
                          <w:rPr>
                            <w:b/>
                            <w:color w:val="000000" w:themeColor="text1"/>
                          </w:rPr>
                          <w:t>e</w:t>
                        </w:r>
                        <w:r w:rsidRPr="00CE0E4C">
                          <w:rPr>
                            <w:b/>
                            <w:color w:val="000000" w:themeColor="text1"/>
                          </w:rPr>
                          <w:t>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direkt n</w:t>
                        </w:r>
                        <w:r w:rsidRPr="00CE0E4C">
                          <w:rPr>
                            <w:b/>
                            <w:color w:val="000000" w:themeColor="text1"/>
                          </w:rPr>
                          <w:t>e</w:t>
                        </w:r>
                        <w:r w:rsidRPr="00CE0E4C">
                          <w:rPr>
                            <w:b/>
                            <w:color w:val="000000" w:themeColor="text1"/>
                          </w:rPr>
                          <w:t>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diagonal</w:t>
                        </w:r>
                      </w:p>
                      <w:p w:rsidR="00073639" w:rsidRPr="00CE0E4C" w:rsidRDefault="00073639" w:rsidP="00CE0E4C">
                        <w:pPr>
                          <w:ind w:firstLine="0"/>
                          <w:jc w:val="center"/>
                          <w:rPr>
                            <w:b/>
                            <w:color w:val="000000" w:themeColor="text1"/>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073639" w:rsidRPr="00CE0E4C" w:rsidRDefault="00073639" w:rsidP="00CE0E4C">
                        <w:pPr>
                          <w:ind w:firstLine="0"/>
                          <w:jc w:val="center"/>
                          <w:rPr>
                            <w:b/>
                            <w:color w:val="000000" w:themeColor="text1"/>
                          </w:rPr>
                        </w:pPr>
                        <w:r w:rsidRPr="00CE0E4C">
                          <w:rPr>
                            <w:b/>
                            <w:color w:val="000000" w:themeColor="text1"/>
                          </w:rPr>
                          <w:t>dia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073639" w:rsidRPr="00CE0E4C" w:rsidRDefault="00073639" w:rsidP="00CE0E4C">
                        <w:pPr>
                          <w:ind w:firstLine="0"/>
                          <w:jc w:val="center"/>
                          <w:rPr>
                            <w:b/>
                            <w:color w:val="000000" w:themeColor="text1"/>
                          </w:rPr>
                        </w:pPr>
                        <w:r w:rsidRPr="00CE0E4C">
                          <w:rPr>
                            <w:b/>
                            <w:color w:val="000000" w:themeColor="text1"/>
                          </w:rPr>
                          <w:t>diagonal</w:t>
                        </w:r>
                      </w:p>
                      <w:p w:rsidR="00073639" w:rsidRPr="00CE0E4C" w:rsidRDefault="00073639" w:rsidP="00CE0E4C">
                        <w:pPr>
                          <w:ind w:firstLine="0"/>
                          <w:jc w:val="center"/>
                          <w:rPr>
                            <w:b/>
                            <w:color w:val="000000" w:themeColor="text1"/>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073639" w:rsidRPr="00CE0E4C" w:rsidRDefault="00073639" w:rsidP="00CE0E4C">
                        <w:pPr>
                          <w:ind w:firstLine="0"/>
                          <w:jc w:val="center"/>
                          <w:rPr>
                            <w:b/>
                            <w:color w:val="000000" w:themeColor="text1"/>
                          </w:rPr>
                        </w:pPr>
                        <w:r w:rsidRPr="00CE0E4C">
                          <w:rPr>
                            <w:b/>
                            <w:color w:val="000000" w:themeColor="text1"/>
                          </w:rPr>
                          <w:t>diagonal</w:t>
                        </w:r>
                      </w:p>
                      <w:p w:rsidR="00073639" w:rsidRPr="00CE0E4C" w:rsidRDefault="00073639" w:rsidP="00CE0E4C">
                        <w:pPr>
                          <w:rPr>
                            <w:b/>
                            <w:color w:val="000000" w:themeColor="text1"/>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073639" w:rsidRPr="00CE0E4C" w:rsidRDefault="00073639" w:rsidP="00CE0E4C">
                        <w:pPr>
                          <w:ind w:firstLine="0"/>
                          <w:jc w:val="center"/>
                          <w:rPr>
                            <w:b/>
                            <w:color w:val="000000" w:themeColor="text1"/>
                          </w:rPr>
                        </w:pPr>
                        <w:r w:rsidRPr="00CE0E4C">
                          <w:rPr>
                            <w:b/>
                            <w:color w:val="000000" w:themeColor="text1"/>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073639" w:rsidRPr="00DF79F4" w:rsidRDefault="00073639"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073639" w:rsidRPr="00CE0E4C" w:rsidRDefault="00073639" w:rsidP="00CE0E4C">
                        <w:pPr>
                          <w:ind w:firstLine="0"/>
                          <w:jc w:val="center"/>
                          <w:rPr>
                            <w:b/>
                            <w:color w:val="000000" w:themeColor="text1"/>
                          </w:rPr>
                        </w:pPr>
                        <w:r w:rsidRPr="00CE0E4C">
                          <w:rPr>
                            <w:b/>
                            <w:color w:val="000000" w:themeColor="text1"/>
                          </w:rPr>
                          <w:t>Tafelpräferenz</w:t>
                        </w:r>
                      </w:p>
                    </w:txbxContent>
                  </v:textbox>
                </v:roundrect>
                <w10:anchorlock/>
              </v:group>
            </w:pict>
          </mc:Fallback>
        </mc:AlternateContent>
      </w:r>
    </w:p>
    <w:p w:rsidR="00C7370F" w:rsidRPr="000960C9" w:rsidRDefault="00DF79F4" w:rsidP="00CE0E4C">
      <w:pPr>
        <w:pStyle w:val="Beschriftung"/>
        <w:rPr>
          <w:vanish/>
        </w:rPr>
      </w:pPr>
      <w:bookmarkStart w:id="15" w:name="_Ref356208319"/>
      <w:bookmarkStart w:id="16" w:name="_Toc356400581"/>
      <w:r>
        <w:t xml:space="preserve">Abbildung </w:t>
      </w:r>
      <w:r w:rsidR="00B31F8B">
        <w:fldChar w:fldCharType="begin"/>
      </w:r>
      <w:r w:rsidR="00B31F8B">
        <w:instrText xml:space="preserve"> SEQ Abbildung \* ARABIC </w:instrText>
      </w:r>
      <w:r w:rsidR="00B31F8B">
        <w:fldChar w:fldCharType="separate"/>
      </w:r>
      <w:r w:rsidR="00F541EF">
        <w:rPr>
          <w:noProof/>
        </w:rPr>
        <w:t>1</w:t>
      </w:r>
      <w:r w:rsidR="00B31F8B">
        <w:rPr>
          <w:noProof/>
        </w:rPr>
        <w:fldChar w:fldCharType="end"/>
      </w:r>
      <w:bookmarkEnd w:id="15"/>
      <w:r>
        <w:t xml:space="preserve">: Gewichtung der </w:t>
      </w:r>
      <w:r w:rsidR="00C424E5">
        <w:t xml:space="preserve">Umgebung eines </w:t>
      </w:r>
      <w:r w:rsidR="007B3115">
        <w:t>Schülers</w:t>
      </w:r>
      <w:bookmarkEnd w:id="16"/>
    </w:p>
    <w:p w:rsidR="00DF79F4" w:rsidRDefault="00C7370F" w:rsidP="00CE0E4C">
      <w:pPr>
        <w:pStyle w:val="Beschriftung"/>
      </w:pPr>
      <w:r w:rsidRPr="000960C9">
        <w:lastRenderedPageBreak/>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w:t>
      </w:r>
      <w:r w:rsidR="00DF79F4">
        <w:t>n</w:t>
      </w:r>
      <w:r w:rsidR="00DF79F4">
        <w:t>der sitzen</w:t>
      </w:r>
      <w:r w:rsidR="007B3115">
        <w:t>, egal ob rechts oder links,</w:t>
      </w:r>
      <w:r w:rsidR="00DF79F4">
        <w:t xml:space="preserve"> haben den gleichen Gewic</w:t>
      </w:r>
      <w:r w:rsidR="00DF79F4">
        <w:t>h</w:t>
      </w:r>
      <w:r w:rsidR="00DF79F4">
        <w:t>tungsfa</w:t>
      </w:r>
      <w:r w:rsidR="00DF79F4">
        <w:t>k</w:t>
      </w:r>
      <w:r w:rsidR="00DF79F4">
        <w:t>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lem formuliert bzw. die Fitnes</w:t>
      </w:r>
      <w:r>
        <w:t>s</w:t>
      </w:r>
      <w:r>
        <w:t xml:space="preserve">funktion definiert. Hier ist die Fitnessfunktion ist so definiert, dass der beste Sitzplan den nominell höchsten Wert hat. Die Beziehungen werden addiert und mit dem entsprechenden Faktor aus </w:t>
      </w:r>
      <w:r>
        <w:fldChar w:fldCharType="begin"/>
      </w:r>
      <w:r>
        <w:instrText xml:space="preserve"> REF _Ref356208319 \h </w:instrText>
      </w:r>
      <w:r>
        <w:fldChar w:fldCharType="separate"/>
      </w:r>
      <w:r w:rsidR="00F541EF">
        <w:t>Abbi</w:t>
      </w:r>
      <w:r w:rsidR="00F541EF">
        <w:t>l</w:t>
      </w:r>
      <w:r w:rsidR="00F541EF">
        <w:t xml:space="preserve">dung </w:t>
      </w:r>
      <w:r w:rsidR="00F541EF">
        <w:rPr>
          <w:noProof/>
        </w:rPr>
        <w:t>1</w:t>
      </w:r>
      <w:r>
        <w:fldChar w:fldCharType="end"/>
      </w:r>
      <w:r>
        <w:t xml:space="preserve"> multipliziert. Damit ergibt sich eine umso bessere Fitness je mehr pos</w:t>
      </w:r>
      <w:r>
        <w:t>i</w:t>
      </w:r>
      <w:r>
        <w:t>tive Beziehungen sich nebene</w:t>
      </w:r>
      <w:r>
        <w:t>i</w:t>
      </w:r>
      <w:r>
        <w:t>nander befinden.</w:t>
      </w:r>
    </w:p>
    <w:p w:rsidR="008A3ED8" w:rsidRDefault="00FF40B5" w:rsidP="00CE0E4C">
      <w:pPr>
        <w:pStyle w:val="berschrift2"/>
      </w:pPr>
      <w:bookmarkStart w:id="17" w:name="_Ref351475521"/>
      <w:bookmarkStart w:id="18" w:name="_Toc356400546"/>
      <w:r w:rsidRPr="00396C1E">
        <w:t>Greedy</w:t>
      </w:r>
      <w:bookmarkEnd w:id="17"/>
      <w:bookmarkEnd w:id="18"/>
    </w:p>
    <w:p w:rsidR="00672CB5" w:rsidRDefault="00672CB5" w:rsidP="00CE0E4C">
      <w:r>
        <w:t>Um eine Mutation zu erzeugen oder zwei Gene zu r</w:t>
      </w:r>
      <w:r>
        <w:t>e</w:t>
      </w:r>
      <w:r>
        <w:t>kombinieren muss zunächst ein initialer Genstring erzeugt werden. Diese Aufgabe wird – in A</w:t>
      </w:r>
      <w:r>
        <w:t>n</w:t>
      </w:r>
      <w:r>
        <w:t xml:space="preserve">lehnung an das Knappsackproblem - auch </w:t>
      </w:r>
      <w:r w:rsidRPr="00672CB5">
        <w:rPr>
          <w:i/>
        </w:rPr>
        <w:t>Greedy</w:t>
      </w:r>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CE0E4C">
      <w:pPr>
        <w:pStyle w:val="Listenabsatz"/>
        <w:numPr>
          <w:ilvl w:val="0"/>
          <w:numId w:val="39"/>
        </w:numPr>
      </w:pPr>
      <w:r>
        <w:t>Alle Schüler, die einen festen Sitzplatz zugewiesen b</w:t>
      </w:r>
      <w:r>
        <w:t>e</w:t>
      </w:r>
      <w:r>
        <w:t>kommen haben, werden im Raum platziert.</w:t>
      </w:r>
    </w:p>
    <w:p w:rsidR="00F22E95" w:rsidRDefault="00F22E95" w:rsidP="00CE0E4C">
      <w:pPr>
        <w:pStyle w:val="Listenabsatz"/>
        <w:numPr>
          <w:ilvl w:val="0"/>
          <w:numId w:val="39"/>
        </w:numPr>
      </w:pPr>
      <w:r>
        <w:t>Die übrigen Schüler werden nach ihrer Tafelpräferenz sortiert.</w:t>
      </w:r>
    </w:p>
    <w:p w:rsidR="00F22E95" w:rsidRDefault="00F22E95" w:rsidP="00CE0E4C">
      <w:pPr>
        <w:pStyle w:val="Listenabsatz"/>
        <w:numPr>
          <w:ilvl w:val="0"/>
          <w:numId w:val="39"/>
        </w:numPr>
      </w:pPr>
      <w:r>
        <w:t>Der Reihe nach werden die Schüler auf die übrigen Plätze verteilt b</w:t>
      </w:r>
      <w:r>
        <w:t>e</w:t>
      </w:r>
      <w:r>
        <w:t xml:space="preserve">ginnend vorne links mit dem Schüler mit der höchsten Tafelpräferenz. </w:t>
      </w:r>
      <w:r>
        <w:lastRenderedPageBreak/>
        <w:t>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19" w:name="_Ref350706874"/>
      <w:bookmarkStart w:id="20" w:name="_Toc356400547"/>
      <w:bookmarkEnd w:id="10"/>
      <w:r w:rsidRPr="00396C1E">
        <w:t>Mutationsoperatoren</w:t>
      </w:r>
      <w:bookmarkEnd w:id="19"/>
      <w:bookmarkEnd w:id="20"/>
    </w:p>
    <w:p w:rsidR="00052EAB" w:rsidRDefault="00052EAB" w:rsidP="00CE0E4C">
      <w:r>
        <w:t xml:space="preserve">Um nun von diesem initialen Gen zu einem besseren Gen zu kommen, im Sinne der Fitnessfunktion (siehe </w:t>
      </w:r>
      <w:r>
        <w:fldChar w:fldCharType="begin"/>
      </w:r>
      <w:r>
        <w:instrText xml:space="preserve"> REF _Ref356226913 \r \h </w:instrText>
      </w:r>
      <w:r>
        <w:fldChar w:fldCharType="separate"/>
      </w:r>
      <w:r w:rsidR="00F541EF">
        <w:t>0</w:t>
      </w:r>
      <w:r>
        <w:fldChar w:fldCharType="end"/>
      </w:r>
      <w:r>
        <w:t xml:space="preserve">) muss das Gen verändert werden – also </w:t>
      </w:r>
      <w:r w:rsidR="00763939">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rfahren</w:t>
      </w:r>
      <w:r w:rsidR="00846ABD">
        <w:t xml:space="preserve"> sollen</w:t>
      </w:r>
      <w:r>
        <w:t xml:space="preserve"> nun kurz Erläutert wer</w:t>
      </w:r>
      <w:r w:rsidR="00846ABD">
        <w:t>den.</w:t>
      </w:r>
    </w:p>
    <w:p w:rsidR="00052EAB" w:rsidRDefault="00052EAB" w:rsidP="00CE0E4C">
      <w:pPr>
        <w:pStyle w:val="berschrift3"/>
      </w:pPr>
      <w:bookmarkStart w:id="21" w:name="_Toc356400548"/>
      <w:r>
        <w:t>Rekombination</w:t>
      </w:r>
      <w:bookmarkEnd w:id="21"/>
    </w:p>
    <w:p w:rsidR="00052EAB" w:rsidRDefault="00052EAB" w:rsidP="00CE0E4C">
      <w:r>
        <w:t>Bei der Rekombination kommen zwei mehr oder weniger zufällig au</w:t>
      </w:r>
      <w:r>
        <w:t>s</w:t>
      </w:r>
      <w:r>
        <w:t>gewählte Gene zusammen und bilden gemeinsam ein neues Gen. Dabei gibt es verschiedene Varianten, nach d</w:t>
      </w:r>
      <w:r>
        <w:t>e</w:t>
      </w:r>
      <w:r>
        <w:t>nen der neue Genstring gebildet werden kann:</w:t>
      </w:r>
    </w:p>
    <w:p w:rsidR="00B31F8B" w:rsidRPr="00B31F8B" w:rsidRDefault="00B31F8B" w:rsidP="00CE0E4C">
      <w:pPr>
        <w:pStyle w:val="Listenabsatz"/>
        <w:numPr>
          <w:ilvl w:val="0"/>
          <w:numId w:val="41"/>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CE0E4C">
      <w:pPr>
        <w:pStyle w:val="Listenabsatz"/>
        <w:numPr>
          <w:ilvl w:val="0"/>
          <w:numId w:val="41"/>
        </w:numPr>
      </w:pPr>
      <w:r w:rsidRPr="00B31F8B">
        <w:t>One Point Crossover</w:t>
      </w:r>
    </w:p>
    <w:p w:rsidR="00B31F8B" w:rsidRPr="00B31F8B" w:rsidRDefault="00B31F8B" w:rsidP="00CE0E4C">
      <w:pPr>
        <w:pStyle w:val="Listenabsatz"/>
        <w:numPr>
          <w:ilvl w:val="0"/>
          <w:numId w:val="41"/>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CE0E4C">
      <w:pPr>
        <w:pStyle w:val="Listenabsatz"/>
        <w:numPr>
          <w:ilvl w:val="0"/>
          <w:numId w:val="41"/>
        </w:numPr>
      </w:pPr>
      <w:r w:rsidRPr="00B31F8B">
        <w:t>Partially Maped Crossover (PMX)</w:t>
      </w:r>
    </w:p>
    <w:p w:rsidR="00456952" w:rsidRPr="00B31F8B" w:rsidRDefault="00456952" w:rsidP="00CE0E4C">
      <w:pPr>
        <w:pStyle w:val="Listenabsatz"/>
        <w:numPr>
          <w:ilvl w:val="0"/>
          <w:numId w:val="41"/>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w:t>
      </w:r>
      <w:r w:rsidR="00CD3B1E">
        <w:t>a</w:t>
      </w:r>
      <w:r w:rsidR="00CD3B1E">
        <w:t>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CE0E4C">
      <w:pPr>
        <w:pStyle w:val="berschrift3"/>
      </w:pPr>
      <w:bookmarkStart w:id="22" w:name="_Toc356400549"/>
      <w:r>
        <w:lastRenderedPageBreak/>
        <w:t>Mutation</w:t>
      </w:r>
      <w:bookmarkEnd w:id="22"/>
    </w:p>
    <w:p w:rsidR="00052EAB" w:rsidRDefault="00052EAB" w:rsidP="00CE0E4C">
      <w:r>
        <w:t>Mutation ist eine Operation die auf ein einzelnes Gen wirkt. Auch hier können verschiedene Varianten eingesetzt werden.</w:t>
      </w:r>
    </w:p>
    <w:p w:rsidR="00052EAB" w:rsidRPr="008D65C0" w:rsidRDefault="00052EAB" w:rsidP="00CE0E4C">
      <w:pPr>
        <w:pStyle w:val="Listenabsatz"/>
        <w:numPr>
          <w:ilvl w:val="0"/>
          <w:numId w:val="42"/>
        </w:numPr>
        <w:rPr>
          <w:highlight w:val="yellow"/>
        </w:rPr>
      </w:pPr>
      <w:r w:rsidRPr="008D65C0">
        <w:rPr>
          <w:highlight w:val="yellow"/>
        </w:rPr>
        <w:t>Swap</w:t>
      </w:r>
      <w:r w:rsidR="00456952" w:rsidRPr="008D65C0">
        <w:rPr>
          <w:highlight w:val="yellow"/>
        </w:rPr>
        <w:t xml:space="preserve"> </w:t>
      </w:r>
    </w:p>
    <w:p w:rsidR="00456952" w:rsidRPr="008D65C0" w:rsidRDefault="00456952" w:rsidP="00CE0E4C">
      <w:pPr>
        <w:pStyle w:val="Listenabsatz"/>
        <w:numPr>
          <w:ilvl w:val="0"/>
          <w:numId w:val="42"/>
        </w:numPr>
        <w:rPr>
          <w:highlight w:val="yellow"/>
        </w:rPr>
      </w:pPr>
      <w:r w:rsidRPr="008D65C0">
        <w:rPr>
          <w:highlight w:val="yellow"/>
        </w:rPr>
        <w:t>Inversion</w:t>
      </w:r>
    </w:p>
    <w:p w:rsidR="00052EAB" w:rsidRPr="00456952" w:rsidRDefault="00456952" w:rsidP="00CE0E4C">
      <w:pPr>
        <w:pStyle w:val="Listenabsatz"/>
        <w:numPr>
          <w:ilvl w:val="0"/>
          <w:numId w:val="42"/>
        </w:numPr>
      </w:pPr>
      <w:r w:rsidRPr="00456952">
        <w:t>Splice</w:t>
      </w:r>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Operator wählt zufällig zwei Schüler aus und vertauscht ihre Sitztposition.</w:t>
      </w:r>
      <w:r w:rsidR="00397D4A">
        <w:t xml:space="preserve"> Die neue Repräsentation unte</w:t>
      </w:r>
      <w:r w:rsidR="00397D4A">
        <w:t>r</w:t>
      </w:r>
      <w:r w:rsidR="00397D4A">
        <w:t>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r w:rsidRPr="00397D4A">
        <w:rPr>
          <w:b/>
        </w:rPr>
        <w:t>Invert</w:t>
      </w:r>
      <w:r>
        <w:t>-Operator vertauscht die Reihenfolge einer ganzen Sitzreihe. Dabei verändert sich in der Mitte der Reihe nur wenig, während die äußeren Sitzplätze sehr starken Änd</w:t>
      </w:r>
      <w:r>
        <w:t>e</w:t>
      </w:r>
      <w:r>
        <w:t xml:space="preserve">rungen unterworfen sind. Das hat zur Folge, dass </w:t>
      </w:r>
      <w:r w:rsidR="00917BDD">
        <w:t>die neue B</w:t>
      </w:r>
      <w:r w:rsidR="00917BDD">
        <w:t>e</w:t>
      </w:r>
      <w:r w:rsidR="00917BDD">
        <w:t xml:space="preserv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Default="00EE404A" w:rsidP="00CE0E4C">
      <w:pPr>
        <w:pStyle w:val="berschrift2"/>
      </w:pPr>
      <w:bookmarkStart w:id="23" w:name="_Ref350706868"/>
      <w:bookmarkStart w:id="24" w:name="_Toc356400550"/>
      <w:r w:rsidRPr="00396C1E">
        <w:t>Selektion</w:t>
      </w:r>
      <w:bookmarkEnd w:id="23"/>
      <w:bookmarkEnd w:id="24"/>
    </w:p>
    <w:p w:rsidR="00B76696" w:rsidRDefault="00B76696" w:rsidP="00CE0E4C">
      <w:r>
        <w:t>Die so erzeugten Nachkommen werden in den Genpool der aktuellen Genera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 xml:space="preserve">bzw. gleich viele Nachkommen </w:t>
      </w:r>
      <w:r>
        <w:t>erzeugen. Damit werden Fehlentwicklungen verhindert. Dieser Auswahlprozess wird Selektion genannt. Zur Selektion stehen ebenfalls ve</w:t>
      </w:r>
      <w:r>
        <w:t>r</w:t>
      </w:r>
      <w:r>
        <w:t>schiedene Möglichkeiten zur Verfügung, die nun kurz vorg</w:t>
      </w:r>
      <w:r>
        <w:t>e</w:t>
      </w:r>
      <w:r>
        <w:t>stellt werden.</w:t>
      </w:r>
    </w:p>
    <w:p w:rsidR="00B76696" w:rsidRDefault="00B76696" w:rsidP="00CE0E4C">
      <w:pPr>
        <w:pStyle w:val="Listenabsatz"/>
        <w:numPr>
          <w:ilvl w:val="0"/>
          <w:numId w:val="43"/>
        </w:numPr>
      </w:pPr>
      <w:r>
        <w:lastRenderedPageBreak/>
        <w:t>Nur die n Besten (</w:t>
      </w:r>
      <w:r w:rsidR="0054404A">
        <w:t>B</w:t>
      </w:r>
      <w:r>
        <w:t>est-</w:t>
      </w:r>
      <w:r w:rsidR="00030C7F">
        <w:t>N</w:t>
      </w:r>
      <w:r>
        <w:t>)</w:t>
      </w:r>
    </w:p>
    <w:p w:rsidR="00B76696" w:rsidRDefault="00B76696" w:rsidP="00CE0E4C">
      <w:pPr>
        <w:pStyle w:val="Listenabsatz"/>
        <w:numPr>
          <w:ilvl w:val="0"/>
          <w:numId w:val="43"/>
        </w:numPr>
      </w:pPr>
      <w:r>
        <w:t>Nach Rang (Rank-</w:t>
      </w:r>
      <w:r w:rsidR="004A2B5D">
        <w:t>B</w:t>
      </w:r>
      <w:r>
        <w:t>ased)</w:t>
      </w:r>
    </w:p>
    <w:p w:rsidR="00B76696" w:rsidRDefault="00B76696" w:rsidP="00CE0E4C">
      <w:pPr>
        <w:pStyle w:val="Listenabsatz"/>
        <w:numPr>
          <w:ilvl w:val="0"/>
          <w:numId w:val="43"/>
        </w:numPr>
      </w:pPr>
      <w:r>
        <w:t>Wettbewerb (Tournamen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ation ausg</w:t>
      </w:r>
      <w:r w:rsidR="000D44D8">
        <w:t>e</w:t>
      </w:r>
      <w:r w:rsidR="000D44D8">
        <w:t>wählt.</w:t>
      </w:r>
    </w:p>
    <w:p w:rsidR="004A2B5D" w:rsidRPr="00B76696" w:rsidRDefault="004A2B5D" w:rsidP="00CE0E4C">
      <w:r>
        <w:t xml:space="preserve">Auch bei der </w:t>
      </w:r>
      <w:r w:rsidRPr="004A2B5D">
        <w:rPr>
          <w:b/>
        </w:rPr>
        <w:t>Rank-Based</w:t>
      </w:r>
      <w:r>
        <w:t>-Selection werden die Nac</w:t>
      </w:r>
      <w:r>
        <w:t>h</w:t>
      </w:r>
      <w:r>
        <w:t xml:space="preserve">kommen sortiert und die </w:t>
      </w:r>
      <w:r w:rsidR="00030C7F">
        <w:t>N</w:t>
      </w:r>
      <w:r>
        <w:t xml:space="preserve"> besten ausgewählt. Im Unterschied zur Best-n-Selection darf aber nicht jeder gleich viele Nachkommen erzeugen. Die Erzeugung der Nachko</w:t>
      </w:r>
      <w:r>
        <w:t>m</w:t>
      </w:r>
      <w:r>
        <w:t>men erfolgt a</w:t>
      </w:r>
      <w:r>
        <w:t>b</w:t>
      </w:r>
      <w:r>
        <w:t>steigend. Der Beste darf die meisten Nachkommen erzeugen. Der Zweitbeste einen weniger, und so weiter. Je nachdem wie viele Nac</w:t>
      </w:r>
      <w:r>
        <w:t>h</w:t>
      </w:r>
      <w:r>
        <w:t>kommen erzeugt werden sollen, kann es so passi</w:t>
      </w:r>
      <w:r>
        <w:t>e</w:t>
      </w:r>
      <w:r>
        <w:t xml:space="preserve">ren, dass die letzten </w:t>
      </w:r>
      <w:r w:rsidR="00030C7F">
        <w:t xml:space="preserve">Eltern </w:t>
      </w:r>
      <w:r>
        <w:t xml:space="preserve">der </w:t>
      </w:r>
      <w:r w:rsidR="00030C7F">
        <w:t>N</w:t>
      </w:r>
      <w:r>
        <w:t xml:space="preserve"> Besten keine Mutationen bi</w:t>
      </w:r>
      <w:r>
        <w:t>l</w:t>
      </w:r>
      <w:r>
        <w:t xml:space="preserve">den dürfen. </w:t>
      </w:r>
    </w:p>
    <w:p w:rsidR="00B76696" w:rsidRDefault="00B76696" w:rsidP="00CE0E4C">
      <w:pPr>
        <w:pStyle w:val="berschrift2"/>
      </w:pPr>
      <w:bookmarkStart w:id="25" w:name="_Ref350706876"/>
      <w:bookmarkStart w:id="26" w:name="_Toc356400551"/>
      <w:r>
        <w:t>Strategie</w:t>
      </w:r>
      <w:bookmarkEnd w:id="26"/>
    </w:p>
    <w:p w:rsidR="00702C52" w:rsidRDefault="00B76696" w:rsidP="00CE0E4C">
      <w:r>
        <w:t xml:space="preserve">Nun stellt sich noch die Frage welche Chromosomen </w:t>
      </w:r>
      <w:r w:rsidR="00847F5E">
        <w:t>für eine Mutation herangezogen</w:t>
      </w:r>
      <w:r w:rsidR="004C5587">
        <w:t xml:space="preserve"> </w:t>
      </w:r>
      <w:r w:rsidR="004C5587" w:rsidRPr="00CE0E4C">
        <w:t>können</w:t>
      </w:r>
      <w:r w:rsidR="004C5587">
        <w:t>. Ausgehend von dem er</w:t>
      </w:r>
      <w:r w:rsidR="004C5587">
        <w:t>s</w:t>
      </w:r>
      <w:r w:rsidR="004C5587">
        <w:t>ten Element, das durch den Greedy-Algorithmus</w:t>
      </w:r>
      <w:r w:rsidR="00702C52">
        <w:t xml:space="preserve"> (Kapitel </w:t>
      </w:r>
      <w:r w:rsidR="00702C52">
        <w:fldChar w:fldCharType="begin"/>
      </w:r>
      <w:r w:rsidR="00702C52">
        <w:instrText xml:space="preserve"> REF _Ref351475521 \n \h </w:instrText>
      </w:r>
      <w:r w:rsidR="00702C52">
        <w:fldChar w:fldCharType="separate"/>
      </w:r>
      <w:r w:rsidR="00F541EF">
        <w:t>2.3</w:t>
      </w:r>
      <w:r w:rsidR="00702C52">
        <w:fldChar w:fldCharType="end"/>
      </w:r>
      <w:r w:rsidR="00702C52">
        <w:t>)</w:t>
      </w:r>
      <w:r w:rsidR="004C5587">
        <w:t xml:space="preserve"> erzeugt wurde, werden </w:t>
      </w:r>
      <w:r w:rsidR="00702C52">
        <w:t xml:space="preserve">anschli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F541EF">
        <w:t>2.4</w:t>
      </w:r>
      <w:r w:rsidR="00702C52">
        <w:fldChar w:fldCharType="end"/>
      </w:r>
      <w:r w:rsidR="00702C52">
        <w:t xml:space="preserve">) und daraus die </w:t>
      </w:r>
      <w:r w:rsidR="000D44D8">
        <w:t>Eltern</w:t>
      </w:r>
      <w:r w:rsidR="00702C52">
        <w:t xml:space="preserve"> sele</w:t>
      </w:r>
      <w:r w:rsidR="00702C52">
        <w:t>k</w:t>
      </w:r>
      <w:r w:rsidR="00702C52">
        <w:t xml:space="preserve">tiert (Kapitel </w:t>
      </w:r>
      <w:r w:rsidR="00702C52">
        <w:fldChar w:fldCharType="begin"/>
      </w:r>
      <w:r w:rsidR="00702C52">
        <w:instrText xml:space="preserve"> REF _Ref350706868 \n \h </w:instrText>
      </w:r>
      <w:r w:rsidR="00702C52">
        <w:fldChar w:fldCharType="separate"/>
      </w:r>
      <w:r w:rsidR="00F541EF">
        <w:t>2.5</w:t>
      </w:r>
      <w:r w:rsidR="00702C52">
        <w:fldChar w:fldCharType="end"/>
      </w:r>
      <w:r w:rsidR="00702C52">
        <w:t>). Für den Genpool der nächsten Generation können nun zwei Mengen gebildet werden:</w:t>
      </w:r>
    </w:p>
    <w:p w:rsidR="00702C52" w:rsidRDefault="00702C52" w:rsidP="00CE0E4C">
      <w:pPr>
        <w:pStyle w:val="Listenabsatz"/>
        <w:numPr>
          <w:ilvl w:val="0"/>
          <w:numId w:val="44"/>
        </w:numPr>
      </w:pPr>
      <w:r>
        <w:t>Nachkommen mit</w:t>
      </w:r>
      <w:r w:rsidR="00911D06">
        <w:t xml:space="preserve"> </w:t>
      </w:r>
      <w:r>
        <w:t>(+) ihren Eltern</w:t>
      </w:r>
      <w:r w:rsidR="00804CD1">
        <w:t>generation</w:t>
      </w:r>
    </w:p>
    <w:p w:rsidR="00702C52" w:rsidRDefault="00804CD1" w:rsidP="00CE0E4C">
      <w:pPr>
        <w:pStyle w:val="Listenabsatz"/>
        <w:numPr>
          <w:ilvl w:val="0"/>
          <w:numId w:val="44"/>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r w:rsidR="00152C22">
        <w:t xml:space="preserve">mit </w:t>
      </w:r>
      <m:oMath>
        <m:r>
          <w:rPr>
            <w:rFonts w:ascii="Cambria Math" w:hAnsi="Cambria Math"/>
          </w:rPr>
          <m:t>λ</m:t>
        </m:r>
      </m:oMath>
      <w:r>
        <w:rPr>
          <w:rFonts w:eastAsiaTheme="minorEastAsia"/>
        </w:rPr>
        <w:t>. Üblicherweise ist die Schreibweise folgende:</w:t>
      </w:r>
    </w:p>
    <w:p w:rsidR="00702C52" w:rsidRDefault="00702C52" w:rsidP="00CE0E4C">
      <w:pPr>
        <w:pStyle w:val="Listenabsatz"/>
        <w:numPr>
          <w:ilvl w:val="0"/>
          <w:numId w:val="4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CE0E4C">
      <w:pPr>
        <w:pStyle w:val="Listenabsatz"/>
        <w:numPr>
          <w:ilvl w:val="0"/>
          <w:numId w:val="4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lastRenderedPageBreak/>
        <w:t>Für die nächste Mutationsphase steht jetzt eine neue Menge zur Ve</w:t>
      </w:r>
      <w:r>
        <w:t>r</w:t>
      </w:r>
      <w:r>
        <w:t>fügung, die ebenfalls die Eltern enthalten kann. Diese beiden Optionen wu</w:t>
      </w:r>
      <w:r>
        <w:t>r</w:t>
      </w:r>
      <w:r>
        <w:t>den auch im Programm impleme</w:t>
      </w:r>
      <w:r>
        <w:t>n</w:t>
      </w:r>
      <w:r>
        <w:t>tiert.</w:t>
      </w:r>
    </w:p>
    <w:p w:rsidR="003C6C9C" w:rsidRPr="00B76696" w:rsidRDefault="000D44D8" w:rsidP="00CE0E4C">
      <w:r>
        <w:t>Wenn man die Eltern nicht mit in die neue Generation aufnimmt, dann besteht die Möglichkeit, dass alle mutierten Nachkommen nicht besser sind als ihre Eltern und damit die neue Generation insgesamt schlechter abschne</w:t>
      </w:r>
      <w:r>
        <w:t>i</w:t>
      </w:r>
      <w:r>
        <w:t xml:space="preserve">det als die Vorherige. </w:t>
      </w:r>
    </w:p>
    <w:p w:rsidR="00C46EF2" w:rsidRDefault="00EE404A" w:rsidP="00CE0E4C">
      <w:pPr>
        <w:pStyle w:val="berschrift2"/>
      </w:pPr>
      <w:bookmarkStart w:id="27" w:name="_Toc356400552"/>
      <w:r>
        <w:t>Haltebedingung</w:t>
      </w:r>
      <w:bookmarkEnd w:id="25"/>
      <w:bookmarkEnd w:id="27"/>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w:t>
      </w:r>
      <w:r>
        <w:t>r</w:t>
      </w:r>
      <w:r>
        <w:t>zielen. Man muss also nach einer definierten Anzahl von Gen</w:t>
      </w:r>
      <w:r>
        <w:t>e</w:t>
      </w:r>
      <w:r>
        <w:t>rationen abbrechen.</w:t>
      </w:r>
    </w:p>
    <w:p w:rsidR="009B7A14" w:rsidRDefault="009B7A14" w:rsidP="00CE0E4C">
      <w:pPr>
        <w:pStyle w:val="berschrift1"/>
      </w:pPr>
      <w:bookmarkStart w:id="28" w:name="_Ref350362014"/>
      <w:bookmarkStart w:id="29" w:name="_Toc356400553"/>
      <w:r>
        <w:lastRenderedPageBreak/>
        <w:t>Implementierung</w:t>
      </w:r>
      <w:bookmarkEnd w:id="28"/>
      <w:bookmarkEnd w:id="29"/>
    </w:p>
    <w:p w:rsidR="003510C1" w:rsidRPr="003510C1" w:rsidRDefault="003510C1" w:rsidP="003510C1">
      <w:r>
        <w:t>Zur Implementierung wurde Java verwendet, da es heute eine sehr große Verbreitung hat</w:t>
      </w:r>
      <w:r w:rsidR="002970BA">
        <w:t>, durch viele Werkzeuge unte</w:t>
      </w:r>
      <w:r w:rsidR="002970BA">
        <w:t>r</w:t>
      </w:r>
      <w:r w:rsidR="002970BA">
        <w:t>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F541EF">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F541EF">
        <w:t>3.2</w:t>
      </w:r>
      <w:r>
        <w:fldChar w:fldCharType="end"/>
      </w:r>
      <w:r w:rsidR="002970BA">
        <w:t>) und es werden einige i</w:t>
      </w:r>
      <w:r>
        <w:t>nteressante A</w:t>
      </w:r>
      <w:r>
        <w:t>b</w:t>
      </w:r>
      <w:r>
        <w:t xml:space="preserve">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F541EF">
        <w:t>3.3</w:t>
      </w:r>
      <w:r>
        <w:fldChar w:fldCharType="end"/>
      </w:r>
      <w:r>
        <w:t>).</w:t>
      </w:r>
    </w:p>
    <w:p w:rsidR="00955E38" w:rsidRDefault="005D6140" w:rsidP="00CE0E4C">
      <w:pPr>
        <w:pStyle w:val="berschrift2"/>
      </w:pPr>
      <w:bookmarkStart w:id="30" w:name="_Ref356299412"/>
      <w:bookmarkStart w:id="31" w:name="_Toc356400554"/>
      <w:r>
        <w:t>Entwicklungsumgebung</w:t>
      </w:r>
      <w:bookmarkEnd w:id="30"/>
      <w:bookmarkEnd w:id="31"/>
      <w:r w:rsidR="00955E38" w:rsidRPr="00955E38">
        <w:t xml:space="preserve"> </w:t>
      </w:r>
    </w:p>
    <w:p w:rsidR="003510C1" w:rsidRDefault="003510C1" w:rsidP="00CE0E4C">
      <w:r w:rsidRPr="00133286">
        <w:t>Als IDE</w:t>
      </w:r>
      <w:r w:rsidRPr="00184206">
        <w:fldChar w:fldCharType="begin"/>
      </w:r>
      <w:r w:rsidRPr="00133286">
        <w:instrText xml:space="preserve"> TA \l "</w:instrText>
      </w:r>
      <w:r w:rsidRPr="00133286">
        <w:rPr>
          <w:b/>
        </w:rPr>
        <w:instrText>IDE:</w:instrText>
      </w:r>
      <w:r w:rsidRPr="00133286">
        <w:instrText xml:space="preserve"> Integrated Development Environment" \s "IDE" \c 1 </w:instrText>
      </w:r>
      <w:r w:rsidRPr="00184206">
        <w:fldChar w:fldCharType="end"/>
      </w:r>
      <w:r w:rsidRPr="00133286">
        <w:t xml:space="preserve"> (Integrated Development Environment) kommt Eclipse zum Einsatz. </w:t>
      </w:r>
      <w:r w:rsidR="00B507AE" w:rsidRPr="00B507AE">
        <w:t>Eclipse l</w:t>
      </w:r>
      <w:r w:rsidR="002970BA">
        <w:t>äss</w:t>
      </w:r>
      <w:r w:rsidR="00B507AE" w:rsidRPr="00B507AE">
        <w:t xml:space="preserve">t sich durch Plugins erweitern und an die </w:t>
      </w:r>
      <w:r w:rsidR="00B507AE">
        <w:t>i</w:t>
      </w:r>
      <w:r w:rsidR="00B507AE" w:rsidRPr="00B507AE">
        <w:t>ndividuellen B</w:t>
      </w:r>
      <w:r w:rsidR="00B507AE" w:rsidRPr="00B507AE">
        <w:t>e</w:t>
      </w:r>
      <w:r w:rsidR="00B507AE" w:rsidRPr="00B507AE">
        <w:t>dürfnisse anpassen</w:t>
      </w:r>
      <w:r w:rsidR="00B507AE">
        <w:t xml:space="preserve">. </w:t>
      </w:r>
      <w:r w:rsidR="002970BA">
        <w:t>Für dieses Projekt kamen die folgenden Plugins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CE0E4C">
            <w:pPr>
              <w:ind w:firstLine="0"/>
              <w:rPr>
                <w:noProof/>
                <w:lang w:eastAsia="de-DE"/>
              </w:rPr>
            </w:pPr>
            <w:r w:rsidRPr="002970BA">
              <w:rPr>
                <w:b/>
              </w:rPr>
              <w:t>EclEmma</w:t>
            </w:r>
            <w:r w:rsidR="00DE4DB7">
              <w:rPr>
                <w:b/>
              </w:rPr>
              <w:t xml:space="preserve"> </w:t>
            </w:r>
            <w:r>
              <w:t>Java Code Coverage</w:t>
            </w:r>
          </w:p>
          <w:p w:rsidR="002970BA" w:rsidRDefault="00FB1EEB" w:rsidP="00CE0E4C">
            <w:pPr>
              <w:ind w:firstLine="0"/>
            </w:pPr>
            <w:r>
              <w:rPr>
                <w:noProof/>
                <w:lang w:eastAsia="de-DE"/>
              </w:rPr>
              <w:drawing>
                <wp:inline distT="0" distB="0" distL="0" distR="0" wp14:anchorId="3D7C22A2" wp14:editId="5E4987BA">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FB1EEB">
            <w:pPr>
              <w:ind w:firstLine="0"/>
            </w:pPr>
            <w:r>
              <w:t>Zeigt die Testabdeckung direkt in Eclipse an. So lässt sich einfach erkennen, we</w:t>
            </w:r>
            <w:r>
              <w:t>l</w:t>
            </w:r>
            <w:r>
              <w:t xml:space="preserve">che Stellen von Tests abgedeckt sind und wo der Code </w:t>
            </w:r>
            <w:r w:rsidR="00FB1EEB">
              <w:t xml:space="preserve">evtl. </w:t>
            </w:r>
            <w:r>
              <w:t xml:space="preserve">noch nicht die erforderliche </w:t>
            </w:r>
            <w:r w:rsidR="00FB1EEB">
              <w:t>Codeq</w:t>
            </w:r>
            <w:r>
              <w:t>ualität au</w:t>
            </w:r>
            <w:r>
              <w:t>f</w:t>
            </w:r>
            <w:r>
              <w:t>weist.</w:t>
            </w:r>
          </w:p>
        </w:tc>
      </w:tr>
      <w:tr w:rsidR="002970BA" w:rsidTr="002970BA">
        <w:trPr>
          <w:jc w:val="center"/>
        </w:trPr>
        <w:tc>
          <w:tcPr>
            <w:tcW w:w="3227" w:type="dxa"/>
          </w:tcPr>
          <w:p w:rsidR="00FB1EEB" w:rsidRDefault="002970BA" w:rsidP="002970BA">
            <w:pPr>
              <w:ind w:firstLine="0"/>
              <w:rPr>
                <w:noProof/>
                <w:lang w:eastAsia="de-DE"/>
              </w:rPr>
            </w:pPr>
            <w:r w:rsidRPr="002970BA">
              <w:rPr>
                <w:b/>
              </w:rPr>
              <w:t>Maven</w:t>
            </w:r>
            <w:r>
              <w:t xml:space="preserve"> Integration for Eclipse</w:t>
            </w:r>
          </w:p>
          <w:p w:rsidR="002970BA" w:rsidRDefault="00FB1EEB" w:rsidP="002970BA">
            <w:pPr>
              <w:ind w:firstLine="0"/>
            </w:pPr>
            <w:r>
              <w:rPr>
                <w:noProof/>
                <w:lang w:eastAsia="de-DE"/>
              </w:rPr>
              <w:drawing>
                <wp:inline distT="0" distB="0" distL="0" distR="0" wp14:anchorId="45E8D378" wp14:editId="100587D3">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2970BA">
            <w:pPr>
              <w:ind w:firstLine="0"/>
            </w:pPr>
            <w:r>
              <w:t>Integration von dem Applicat</w:t>
            </w:r>
            <w:r>
              <w:t>i</w:t>
            </w:r>
            <w:r>
              <w:t>on-Lifecycle-Management-Tool Maven. Mit Maven können Abhängigkeiten verwa</w:t>
            </w:r>
            <w:r>
              <w:t>l</w:t>
            </w:r>
            <w:r>
              <w:t>tet werden und der Buildprozess kann parametrisiert und automatisiert we</w:t>
            </w:r>
            <w:r>
              <w:t>r</w:t>
            </w:r>
            <w:r>
              <w:t>den.</w:t>
            </w:r>
          </w:p>
        </w:tc>
      </w:tr>
      <w:tr w:rsidR="00FB1EEB" w:rsidTr="002970BA">
        <w:trPr>
          <w:jc w:val="center"/>
        </w:trPr>
        <w:tc>
          <w:tcPr>
            <w:tcW w:w="3227" w:type="dxa"/>
          </w:tcPr>
          <w:p w:rsidR="00FB1EEB" w:rsidRDefault="00FB1EEB" w:rsidP="002970BA">
            <w:pPr>
              <w:ind w:firstLine="0"/>
              <w:rPr>
                <w:b/>
                <w:noProof/>
                <w:lang w:eastAsia="de-DE"/>
              </w:rPr>
            </w:pPr>
            <w:r>
              <w:rPr>
                <w:b/>
                <w:noProof/>
                <w:lang w:eastAsia="de-DE"/>
              </w:rPr>
              <w:t>Sonar</w:t>
            </w:r>
          </w:p>
          <w:p w:rsidR="00FB1EEB" w:rsidRPr="002970BA" w:rsidRDefault="00FB1EEB" w:rsidP="002970BA">
            <w:pPr>
              <w:ind w:firstLine="0"/>
              <w:rPr>
                <w:b/>
              </w:rPr>
            </w:pPr>
            <w:r>
              <w:rPr>
                <w:b/>
                <w:noProof/>
                <w:lang w:eastAsia="de-DE"/>
              </w:rPr>
              <w:drawing>
                <wp:inline distT="0" distB="0" distL="0" distR="0" wp14:anchorId="3F386C57" wp14:editId="72A11267">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FB1EEB">
            <w:pPr>
              <w:ind w:firstLine="0"/>
            </w:pPr>
            <w:r>
              <w:t>Sonar zeigt verschiedene Metr</w:t>
            </w:r>
            <w:r>
              <w:t>i</w:t>
            </w:r>
            <w:r>
              <w:t>ken zur Codequalität direkt in der IDE an. Dadurch werden Probleme an ihrer Quelle sich</w:t>
            </w:r>
            <w:r>
              <w:t>t</w:t>
            </w:r>
            <w:r>
              <w:t>bar und können umgehend b</w:t>
            </w:r>
            <w:r>
              <w:t>e</w:t>
            </w:r>
            <w:r>
              <w:t>hoben werden.</w:t>
            </w:r>
          </w:p>
        </w:tc>
      </w:tr>
      <w:tr w:rsidR="00256948" w:rsidTr="002970BA">
        <w:trPr>
          <w:jc w:val="center"/>
        </w:trPr>
        <w:tc>
          <w:tcPr>
            <w:tcW w:w="3227" w:type="dxa"/>
          </w:tcPr>
          <w:p w:rsidR="00256948" w:rsidRDefault="00256948" w:rsidP="002970BA">
            <w:pPr>
              <w:ind w:firstLine="0"/>
              <w:rPr>
                <w:b/>
                <w:noProof/>
                <w:lang w:eastAsia="de-DE"/>
              </w:rPr>
            </w:pPr>
            <w:r>
              <w:rPr>
                <w:b/>
                <w:noProof/>
                <w:lang w:eastAsia="de-DE"/>
              </w:rPr>
              <w:t>EGit</w:t>
            </w:r>
          </w:p>
          <w:p w:rsidR="00256948" w:rsidRDefault="00256948" w:rsidP="002970BA">
            <w:pPr>
              <w:ind w:firstLine="0"/>
              <w:rPr>
                <w:b/>
                <w:noProof/>
                <w:lang w:eastAsia="de-DE"/>
              </w:rPr>
            </w:pPr>
            <w:r>
              <w:rPr>
                <w:b/>
                <w:noProof/>
                <w:lang w:eastAsia="de-DE"/>
              </w:rPr>
              <w:drawing>
                <wp:inline distT="0" distB="0" distL="0" distR="0" wp14:anchorId="284C0097" wp14:editId="06BF6E69">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4">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DA334D">
            <w:pPr>
              <w:tabs>
                <w:tab w:val="left" w:pos="1365"/>
              </w:tabs>
              <w:ind w:firstLine="0"/>
            </w:pPr>
            <w:r>
              <w:t>Mit EGit kann das Versionierungswer</w:t>
            </w:r>
            <w:r>
              <w:t>k</w:t>
            </w:r>
            <w:r>
              <w:t xml:space="preserve">zeug git direkt in </w:t>
            </w:r>
            <w:r>
              <w:t>E</w:t>
            </w:r>
            <w:r>
              <w:t>clipse eingebunden werden. G</w:t>
            </w:r>
            <w:r>
              <w:t>e</w:t>
            </w:r>
            <w:r>
              <w:t>änderte Elemente werden ang</w:t>
            </w:r>
            <w:r>
              <w:t>e</w:t>
            </w:r>
            <w:r>
              <w:t xml:space="preserve">zeigt und lassen sich </w:t>
            </w:r>
            <w:r w:rsidR="00DA334D">
              <w:t>committen oder rückgängig machen. Auße</w:t>
            </w:r>
            <w:r w:rsidR="00DA334D">
              <w:t>r</w:t>
            </w:r>
            <w:r w:rsidR="00DA334D">
              <w:t xml:space="preserve">dem kann man sich die Historie einer Datei </w:t>
            </w:r>
            <w:r w:rsidR="00DA334D">
              <w:lastRenderedPageBreak/>
              <w:t>anzeigen lassen</w:t>
            </w:r>
            <w:r w:rsidR="00387F89">
              <w:t xml:space="preserve"> uvm.</w:t>
            </w:r>
          </w:p>
        </w:tc>
      </w:tr>
      <w:tr w:rsidR="00256948" w:rsidTr="002970BA">
        <w:trPr>
          <w:jc w:val="center"/>
        </w:trPr>
        <w:tc>
          <w:tcPr>
            <w:tcW w:w="3227" w:type="dxa"/>
          </w:tcPr>
          <w:p w:rsidR="00256948" w:rsidRDefault="00256948" w:rsidP="002970BA">
            <w:pPr>
              <w:ind w:firstLine="0"/>
              <w:rPr>
                <w:b/>
                <w:noProof/>
                <w:lang w:eastAsia="de-DE"/>
              </w:rPr>
            </w:pPr>
            <w:r>
              <w:rPr>
                <w:b/>
                <w:noProof/>
                <w:lang w:eastAsia="de-DE"/>
              </w:rPr>
              <w:lastRenderedPageBreak/>
              <w:t>WindowBuilder</w:t>
            </w:r>
          </w:p>
          <w:p w:rsidR="00256948" w:rsidRDefault="00256948" w:rsidP="002970BA">
            <w:pPr>
              <w:ind w:firstLine="0"/>
              <w:rPr>
                <w:b/>
                <w:noProof/>
                <w:lang w:eastAsia="de-DE"/>
              </w:rPr>
            </w:pPr>
            <w:r>
              <w:rPr>
                <w:b/>
                <w:noProof/>
                <w:lang w:eastAsia="de-DE"/>
              </w:rPr>
              <w:drawing>
                <wp:inline distT="0" distB="0" distL="0" distR="0" wp14:anchorId="78FB658B" wp14:editId="5F737690">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5">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256948">
            <w:pPr>
              <w:ind w:firstLine="0"/>
            </w:pPr>
            <w:r>
              <w:t>Der WindowBuilder erleichtert die E</w:t>
            </w:r>
            <w:r>
              <w:t>r</w:t>
            </w:r>
            <w:r>
              <w:t>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w:t>
            </w:r>
            <w:r>
              <w:t>a</w:t>
            </w:r>
            <w:r>
              <w:t>rametrisiert we</w:t>
            </w:r>
            <w:r>
              <w:t>r</w:t>
            </w:r>
            <w:r>
              <w:t>den.</w:t>
            </w:r>
          </w:p>
        </w:tc>
      </w:tr>
    </w:tbl>
    <w:p w:rsidR="00955E38" w:rsidRDefault="00B80CD2" w:rsidP="0068569C">
      <w:pPr>
        <w:pStyle w:val="Beschriftung"/>
      </w:pPr>
      <w:bookmarkStart w:id="32" w:name="_Toc356400593"/>
      <w:r>
        <w:t xml:space="preserve">Tabelle </w:t>
      </w:r>
      <w:r>
        <w:fldChar w:fldCharType="begin"/>
      </w:r>
      <w:r>
        <w:instrText xml:space="preserve"> SEQ Tabelle \* ARABIC </w:instrText>
      </w:r>
      <w:r>
        <w:fldChar w:fldCharType="separate"/>
      </w:r>
      <w:r w:rsidR="00F541EF">
        <w:rPr>
          <w:noProof/>
        </w:rPr>
        <w:t>1</w:t>
      </w:r>
      <w:r>
        <w:fldChar w:fldCharType="end"/>
      </w:r>
      <w:r>
        <w:t>: Verwendete Eclipse Plugins</w:t>
      </w:r>
      <w:bookmarkEnd w:id="32"/>
    </w:p>
    <w:p w:rsidR="0068569C" w:rsidRDefault="0068569C" w:rsidP="0068569C">
      <w:pPr>
        <w:ind w:firstLine="0"/>
      </w:pPr>
      <w:r>
        <w:t>Neben diese Plugins wurden auch zwei Bibliotheken verwe</w:t>
      </w:r>
      <w:r>
        <w:t>n</w:t>
      </w:r>
      <w:r>
        <w:t>det:</w:t>
      </w:r>
    </w:p>
    <w:p w:rsidR="0068569C" w:rsidRDefault="0068569C" w:rsidP="0068569C">
      <w:pPr>
        <w:pStyle w:val="Listenabsatz"/>
        <w:numPr>
          <w:ilvl w:val="0"/>
          <w:numId w:val="46"/>
        </w:numPr>
      </w:pPr>
      <w:r w:rsidRPr="0068569C">
        <w:rPr>
          <w:b/>
        </w:rPr>
        <w:t>JUnit</w:t>
      </w:r>
      <w:r>
        <w:t xml:space="preserve"> als Unit-Testing-Framework</w:t>
      </w:r>
    </w:p>
    <w:p w:rsidR="0068569C" w:rsidRPr="0068569C" w:rsidRDefault="0068569C" w:rsidP="0068569C">
      <w:pPr>
        <w:pStyle w:val="Listenabsatz"/>
        <w:numPr>
          <w:ilvl w:val="0"/>
          <w:numId w:val="46"/>
        </w:numPr>
        <w:rPr>
          <w:b/>
        </w:rPr>
      </w:pPr>
      <w:r w:rsidRPr="0068569C">
        <w:rPr>
          <w:b/>
        </w:rPr>
        <w:t>JFreeChart</w:t>
      </w:r>
      <w:r>
        <w:rPr>
          <w:b/>
        </w:rPr>
        <w:t xml:space="preserve"> </w:t>
      </w:r>
      <w:r>
        <w:t>zur Darstellung des Diagramms</w:t>
      </w:r>
    </w:p>
    <w:p w:rsidR="003510C1" w:rsidRDefault="00955E38" w:rsidP="00CE0E4C">
      <w:pPr>
        <w:pStyle w:val="berschrift2"/>
      </w:pPr>
      <w:bookmarkStart w:id="33" w:name="_Ref356299547"/>
      <w:bookmarkStart w:id="34" w:name="_Toc356400555"/>
      <w:r>
        <w:t>Software-</w:t>
      </w:r>
      <w:r w:rsidR="005D6140">
        <w:t>Architektu</w:t>
      </w:r>
      <w:r w:rsidR="003510C1">
        <w:t>r</w:t>
      </w:r>
      <w:bookmarkEnd w:id="33"/>
      <w:bookmarkEnd w:id="34"/>
    </w:p>
    <w:p w:rsidR="00B42505" w:rsidRDefault="002039A2" w:rsidP="006444F7">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177F45">
      <w:pPr>
        <w:pStyle w:val="StandardNichthngend"/>
      </w:pPr>
      <w:r>
        <w:rPr>
          <w:noProof/>
          <w:lang w:eastAsia="de-DE"/>
        </w:rPr>
        <w:drawing>
          <wp:inline distT="0" distB="0" distL="0" distR="0" wp14:anchorId="6B984FE5" wp14:editId="4D3DFF5F">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133286" w:rsidRPr="000960C9" w:rsidRDefault="00B42505" w:rsidP="00133286">
      <w:pPr>
        <w:pStyle w:val="Beschriftung"/>
        <w:rPr>
          <w:vanish/>
        </w:rPr>
      </w:pPr>
      <w:bookmarkStart w:id="35" w:name="_Toc356400582"/>
      <w:r>
        <w:t xml:space="preserve">Abbildung </w:t>
      </w:r>
      <w:r>
        <w:fldChar w:fldCharType="begin"/>
      </w:r>
      <w:r>
        <w:instrText xml:space="preserve"> SEQ Abbildung \* ARABIC </w:instrText>
      </w:r>
      <w:r>
        <w:fldChar w:fldCharType="separate"/>
      </w:r>
      <w:r w:rsidR="00F541EF">
        <w:rPr>
          <w:noProof/>
        </w:rPr>
        <w:t>2</w:t>
      </w:r>
      <w:r>
        <w:fldChar w:fldCharType="end"/>
      </w:r>
      <w:r>
        <w:t>: MVC-Muster</w:t>
      </w:r>
      <w:bookmarkEnd w:id="35"/>
    </w:p>
    <w:p w:rsidR="00B42505" w:rsidRDefault="00133286" w:rsidP="00133286">
      <w:pPr>
        <w:pStyle w:val="Beschriftung"/>
      </w:pPr>
      <w:r w:rsidRPr="000960C9">
        <w:lastRenderedPageBreak/>
        <w:t xml:space="preserve"> -</w:t>
      </w:r>
      <w:r>
        <w:t xml:space="preserve"> </w:t>
      </w:r>
      <w:r w:rsidR="00B42505">
        <w:t>Dieses Muster ist eine übliche Architektur für Applik</w:t>
      </w:r>
      <w:r w:rsidR="00B42505">
        <w:t>a</w:t>
      </w:r>
      <w:r w:rsidR="00B42505">
        <w:t>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36" w:name="_Ref356299554"/>
      <w:bookmarkStart w:id="37" w:name="_Toc356400556"/>
      <w:r>
        <w:t>Codeausschnitte</w:t>
      </w:r>
      <w:bookmarkEnd w:id="36"/>
      <w:bookmarkEnd w:id="37"/>
    </w:p>
    <w:p w:rsidR="00316989" w:rsidRDefault="00316989" w:rsidP="00316989">
      <w:r>
        <w:t>In diesem Kapitel sollen einzelne Codesequenzen bespr</w:t>
      </w:r>
      <w:r>
        <w:t>o</w:t>
      </w:r>
      <w:r>
        <w:t>chen werden, die beispielhaft für die Lösung der Aufgabe st</w:t>
      </w:r>
      <w:r>
        <w:t>e</w:t>
      </w:r>
      <w:r>
        <w:t xml:space="preserve">hen. Den Anfang macht die Bewertungsfunktion (Kapitel </w:t>
      </w:r>
      <w:r>
        <w:fldChar w:fldCharType="begin"/>
      </w:r>
      <w:r>
        <w:instrText xml:space="preserve"> REF _Ref356308485 \r \h </w:instrText>
      </w:r>
      <w:r>
        <w:fldChar w:fldCharType="separate"/>
      </w:r>
      <w:r w:rsidR="00F541EF">
        <w:t>3.3.1</w:t>
      </w:r>
      <w:r>
        <w:fldChar w:fldCharType="end"/>
      </w:r>
      <w:r>
        <w:t xml:space="preserve">), dann folgt Ausschnitt aus der Selektion (Kapitel </w:t>
      </w:r>
      <w:r>
        <w:fldChar w:fldCharType="begin"/>
      </w:r>
      <w:r>
        <w:instrText xml:space="preserve"> REF _Ref356308486 \r \h </w:instrText>
      </w:r>
      <w:r>
        <w:fldChar w:fldCharType="separate"/>
      </w:r>
      <w:r w:rsidR="00F541EF">
        <w:t>3.3.2</w:t>
      </w:r>
      <w:r>
        <w:fldChar w:fldCharType="end"/>
      </w:r>
      <w:r>
        <w:t>).</w:t>
      </w:r>
    </w:p>
    <w:p w:rsidR="00316989" w:rsidRDefault="00316989" w:rsidP="00316989">
      <w:pPr>
        <w:pStyle w:val="berschrift3"/>
      </w:pPr>
      <w:bookmarkStart w:id="38" w:name="_Ref356308485"/>
      <w:bookmarkStart w:id="39" w:name="_Toc356400557"/>
      <w:r>
        <w:t>Bewertungsfunktion</w:t>
      </w:r>
      <w:bookmarkEnd w:id="38"/>
      <w:bookmarkEnd w:id="39"/>
    </w:p>
    <w:p w:rsidR="003430C0" w:rsidRPr="003430C0" w:rsidRDefault="003430C0" w:rsidP="003430C0">
      <w:r>
        <w:t xml:space="preserve">Die Bewertungsfunktion </w:t>
      </w:r>
    </w:p>
    <w:p w:rsidR="00316989" w:rsidRPr="00316989" w:rsidRDefault="00316989" w:rsidP="00316989">
      <w:pPr>
        <w:pStyle w:val="berschrift3"/>
      </w:pPr>
      <w:bookmarkStart w:id="40" w:name="_Ref356308486"/>
      <w:bookmarkStart w:id="41" w:name="_Toc356400558"/>
      <w:r>
        <w:t>Selektion</w:t>
      </w:r>
      <w:bookmarkEnd w:id="40"/>
      <w:bookmarkEnd w:id="41"/>
    </w:p>
    <w:p w:rsidR="0005286D" w:rsidRDefault="00606B03" w:rsidP="00CE0E4C">
      <w:pPr>
        <w:pStyle w:val="berschrift2"/>
      </w:pPr>
      <w:bookmarkStart w:id="42" w:name="_Toc356400559"/>
      <w:r>
        <w:t>Codequalität</w:t>
      </w:r>
      <w:bookmarkEnd w:id="42"/>
    </w:p>
    <w:p w:rsidR="00606B03" w:rsidRDefault="00606B03" w:rsidP="00606B03">
      <w:r>
        <w:t xml:space="preserve">Wie bereits im Kapitel </w:t>
      </w:r>
      <w:r>
        <w:fldChar w:fldCharType="begin"/>
      </w:r>
      <w:r>
        <w:instrText xml:space="preserve"> REF _Ref356299412 \n \h </w:instrText>
      </w:r>
      <w:r>
        <w:fldChar w:fldCharType="separate"/>
      </w:r>
      <w:r w:rsidR="00F541EF">
        <w:t>3.1</w:t>
      </w:r>
      <w:r>
        <w:fldChar w:fldCharType="end"/>
      </w:r>
      <w:r>
        <w:t xml:space="preserve"> erwähnt, wird in diesem Projekt JUnit eing</w:t>
      </w:r>
      <w:r>
        <w:t>e</w:t>
      </w:r>
      <w:r>
        <w:t xml:space="preserve">setzt. Das Schreiben von Tests dient dazu die </w:t>
      </w:r>
      <w:r w:rsidR="003430C0">
        <w:t>Codeq</w:t>
      </w:r>
      <w:r>
        <w:t>ualität des Program</w:t>
      </w:r>
      <w:r>
        <w:t>m</w:t>
      </w:r>
      <w:r>
        <w:t xml:space="preserve">codes zu verbessern. </w:t>
      </w:r>
      <w:r w:rsidR="00CA1319">
        <w:t>In der folge</w:t>
      </w:r>
      <w:r w:rsidR="00CA1319">
        <w:t>n</w:t>
      </w:r>
      <w:r w:rsidR="00CA1319">
        <w:t xml:space="preserve">den </w:t>
      </w:r>
      <w:r w:rsidR="00CA1319">
        <w:fldChar w:fldCharType="begin"/>
      </w:r>
      <w:r w:rsidR="00CA1319">
        <w:instrText xml:space="preserve"> REF _Ref356307411 \h </w:instrText>
      </w:r>
      <w:r w:rsidR="00CA1319">
        <w:fldChar w:fldCharType="separate"/>
      </w:r>
      <w:r w:rsidR="00F541EF">
        <w:t xml:space="preserve">Abbildung </w:t>
      </w:r>
      <w:r w:rsidR="00F541EF">
        <w:rPr>
          <w:noProof/>
        </w:rPr>
        <w:t>3</w:t>
      </w:r>
      <w:r w:rsidR="00CA1319">
        <w:fldChar w:fldCharType="end"/>
      </w:r>
      <w:r w:rsidR="00CA1319">
        <w:t xml:space="preserve"> sind die einzelnen Module des Systems aufg</w:t>
      </w:r>
      <w:r w:rsidR="00CA1319">
        <w:t>e</w:t>
      </w:r>
      <w:r w:rsidR="00CA1319">
        <w:t xml:space="preserv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177F45">
      <w:pPr>
        <w:pStyle w:val="StandardNichthngend"/>
      </w:pPr>
      <w:r>
        <w:rPr>
          <w:noProof/>
          <w:lang w:eastAsia="de-DE"/>
        </w:rPr>
        <w:lastRenderedPageBreak/>
        <w:drawing>
          <wp:inline distT="0" distB="0" distL="0" distR="0" wp14:anchorId="5E7AD107" wp14:editId="28B1DA80">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1">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43" w:name="_Ref356307411"/>
      <w:bookmarkStart w:id="44" w:name="_Toc356400583"/>
      <w:r>
        <w:t xml:space="preserve">Abbildung </w:t>
      </w:r>
      <w:r>
        <w:fldChar w:fldCharType="begin"/>
      </w:r>
      <w:r>
        <w:instrText xml:space="preserve"> SEQ Abbildung \* ARABIC </w:instrText>
      </w:r>
      <w:r>
        <w:fldChar w:fldCharType="separate"/>
      </w:r>
      <w:r w:rsidR="00F541EF">
        <w:rPr>
          <w:noProof/>
        </w:rPr>
        <w:t>3</w:t>
      </w:r>
      <w:r>
        <w:fldChar w:fldCharType="end"/>
      </w:r>
      <w:bookmarkEnd w:id="43"/>
      <w:r>
        <w:t>: Abdeckung des Codes durch Unit-Tests</w:t>
      </w:r>
      <w:bookmarkEnd w:id="44"/>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w:t>
      </w:r>
      <w:r w:rsidR="00DC21EE">
        <w:t>i</w:t>
      </w:r>
      <w:r w:rsidR="00DC21EE">
        <w:t>gen Grad der Codeabdeckung.</w:t>
      </w:r>
    </w:p>
    <w:p w:rsidR="00F44478" w:rsidRDefault="00CA1319" w:rsidP="00CA1319">
      <w:r>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r>
        <w:t>lastiges Projekt ist das ein recht guter Wert. Es ist deutlich erken</w:t>
      </w:r>
      <w:r>
        <w:t>n</w:t>
      </w:r>
      <w:r>
        <w:t>bar, dass die View-Module die geringste Abdeckung haben. Das ist dadurch erklärbar</w:t>
      </w:r>
      <w:r w:rsidR="00F44478">
        <w:t>, dass Oberflächen nur schwer automatisiert getestet werden kö</w:t>
      </w:r>
      <w:r w:rsidR="00F44478">
        <w:t>n</w:t>
      </w:r>
      <w:r w:rsidR="00F44478">
        <w:t>nen. Das Ergebnis einer B</w:t>
      </w:r>
      <w:r w:rsidR="00F44478">
        <w:t>e</w:t>
      </w:r>
      <w:r w:rsidR="00F44478">
        <w:t>rechnung kann direkt mit dem Soll-Wert verglichen werden und daher sehr einfach Verifiziert werden. Bei einer Oberfläche kö</w:t>
      </w:r>
      <w:r w:rsidR="00F44478">
        <w:t>n</w:t>
      </w:r>
      <w:r w:rsidR="00F44478">
        <w:t>nen Anzeigeelemente 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lastRenderedPageBreak/>
        <w:t xml:space="preserve">Die höchste Abdeckung haben die wichtigsten Bereiche: die </w:t>
      </w:r>
      <w:r w:rsidRPr="00F44478">
        <w:t>EA</w:t>
      </w:r>
      <w:r>
        <w:fldChar w:fldCharType="begin"/>
      </w:r>
      <w:r>
        <w:instrText xml:space="preserve"> TA \l "</w:instrText>
      </w:r>
      <w:r w:rsidRPr="002450AD">
        <w:rPr>
          <w:b/>
        </w:rPr>
        <w:instrText xml:space="preserve">EA: </w:instrText>
      </w:r>
      <w:r w:rsidRPr="002450AD">
        <w:instrText>Evolutionäre Algorithmen</w:instrText>
      </w:r>
      <w:r>
        <w:instrText xml:space="preserve">" \s "EA" \c 1 </w:instrText>
      </w:r>
      <w:r>
        <w:fldChar w:fldCharType="end"/>
      </w:r>
      <w:r>
        <w:t xml:space="preserve"> Mod</w:t>
      </w:r>
      <w:r>
        <w:t>u</w:t>
      </w:r>
      <w:r>
        <w:t>le, die Hilfsklassen (utils) und das Datenmodel</w:t>
      </w:r>
      <w:r w:rsidR="002378B8">
        <w:t xml:space="preserve"> (model)</w:t>
      </w:r>
      <w:r>
        <w:t xml:space="preserve">. </w:t>
      </w:r>
    </w:p>
    <w:p w:rsidR="005B17A9" w:rsidRDefault="005B17A9" w:rsidP="005B17A9">
      <w:pPr>
        <w:pStyle w:val="berschrift2"/>
      </w:pPr>
      <w:bookmarkStart w:id="45" w:name="_Toc356400560"/>
      <w:r>
        <w:t>Arbeitsaufwand</w:t>
      </w:r>
      <w:bookmarkEnd w:id="45"/>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F541EF">
        <w:t xml:space="preserve">Abbildung </w:t>
      </w:r>
      <w:r w:rsidR="00F541EF">
        <w:rPr>
          <w:noProof/>
        </w:rPr>
        <w:t>3</w:t>
      </w:r>
      <w:r w:rsidR="009D705B">
        <w:fldChar w:fldCharType="end"/>
      </w:r>
      <w:r w:rsidR="009D705B">
        <w:t xml:space="preserve">) </w:t>
      </w:r>
      <w:r>
        <w:t>sichtbar wird</w:t>
      </w:r>
      <w:r w:rsidR="009D705B">
        <w:t>,</w:t>
      </w:r>
      <w:r>
        <w:t xml:space="preserve"> ist die Ve</w:t>
      </w:r>
      <w:r>
        <w:t>r</w:t>
      </w:r>
      <w:r>
        <w:t>teilung der Komplexität bzw. des Aufwands. Der fachliche Anteil (das EA-Modul) fällt mit ca. 1500 Instru</w:t>
      </w:r>
      <w:r>
        <w:t>k</w:t>
      </w:r>
      <w:r>
        <w:t>tionen recht moderat aus. Davon sind über 1100 I</w:t>
      </w:r>
      <w:r>
        <w:t>n</w:t>
      </w:r>
      <w:r>
        <w:t>struktionen über Test abgesichert. Der An</w:t>
      </w:r>
      <w:r w:rsidR="003858AD">
        <w:t>teil für die GUI-Logik mit ist k</w:t>
      </w:r>
      <w:r>
        <w:t xml:space="preserve">napp 7500 Instruktionen das größte Modul. Ähnlich verteilt sich auch der </w:t>
      </w:r>
      <w:r w:rsidR="00805F55">
        <w:t xml:space="preserve">geschätzte </w:t>
      </w:r>
      <w:r>
        <w:t>Arbeit</w:t>
      </w:r>
      <w:r>
        <w:t>s</w:t>
      </w:r>
      <w:r>
        <w:t>aufwand:</w:t>
      </w:r>
    </w:p>
    <w:p w:rsidR="00DC21EE" w:rsidRDefault="00DC21EE" w:rsidP="00DC21EE">
      <w:pPr>
        <w:pStyle w:val="Listenabsatz"/>
        <w:numPr>
          <w:ilvl w:val="0"/>
          <w:numId w:val="48"/>
        </w:numPr>
      </w:pPr>
      <w:r>
        <w:t>GUI-Logik: ca. 7</w:t>
      </w:r>
      <w:r w:rsidR="00E7159B">
        <w:t>0</w:t>
      </w:r>
      <w:r>
        <w:t>% Arbeitsaufwand</w:t>
      </w:r>
    </w:p>
    <w:p w:rsidR="00DC21EE" w:rsidRDefault="00DC21EE" w:rsidP="00DC21EE">
      <w:pPr>
        <w:pStyle w:val="Listenabsatz"/>
        <w:numPr>
          <w:ilvl w:val="0"/>
          <w:numId w:val="48"/>
        </w:numPr>
      </w:pPr>
      <w:r>
        <w:t>Fachlogik: ca</w:t>
      </w:r>
      <w:r w:rsidR="00280008">
        <w:t>.</w:t>
      </w:r>
      <w:r>
        <w:t xml:space="preserve"> 15% Aufwand</w:t>
      </w:r>
    </w:p>
    <w:p w:rsidR="00DC21EE" w:rsidRPr="00CA1319" w:rsidRDefault="00280008" w:rsidP="00DC21EE">
      <w:pPr>
        <w:pStyle w:val="Listenabsatz"/>
        <w:numPr>
          <w:ilvl w:val="0"/>
          <w:numId w:val="48"/>
        </w:numPr>
      </w:pPr>
      <w:r>
        <w:t xml:space="preserve">Rest: Datenhaltung und </w:t>
      </w:r>
      <w:r w:rsidR="00DC21EE">
        <w:t>Verwaltung, Import/Export</w:t>
      </w:r>
    </w:p>
    <w:p w:rsidR="0005286D" w:rsidRDefault="00B81492" w:rsidP="00CE0E4C">
      <w:pPr>
        <w:pStyle w:val="berschrift1"/>
      </w:pPr>
      <w:bookmarkStart w:id="46" w:name="_Toc356400561"/>
      <w:r>
        <w:lastRenderedPageBreak/>
        <w:t>Bedienung</w:t>
      </w:r>
      <w:bookmarkEnd w:id="46"/>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F541EF">
        <w:t xml:space="preserve">Abbildung </w:t>
      </w:r>
      <w:r w:rsidR="00F541EF">
        <w:rPr>
          <w:noProof/>
        </w:rPr>
        <w:t>4</w:t>
      </w:r>
      <w:r w:rsidR="003F3C81">
        <w:fldChar w:fldCharType="end"/>
      </w:r>
      <w:r w:rsidR="003F3C81">
        <w:t xml:space="preserve"> </w:t>
      </w:r>
      <w:r>
        <w:t>farbig hervorgehoben sind.</w:t>
      </w:r>
    </w:p>
    <w:p w:rsidR="00CA2395" w:rsidRDefault="003F3C81" w:rsidP="00177F45">
      <w:pPr>
        <w:pStyle w:val="StandardNichthngend"/>
      </w:pPr>
      <w:bookmarkStart w:id="47" w:name="_Ref354423373"/>
      <w:r>
        <w:rPr>
          <w:noProof/>
          <w:lang w:eastAsia="de-DE"/>
        </w:rPr>
        <mc:AlternateContent>
          <mc:Choice Requires="wpg">
            <w:drawing>
              <wp:anchor distT="0" distB="0" distL="114300" distR="114300" simplePos="0" relativeHeight="251663360" behindDoc="0" locked="0" layoutInCell="1" allowOverlap="1" wp14:anchorId="4A183BFD" wp14:editId="1EC22A6F">
                <wp:simplePos x="0" y="0"/>
                <wp:positionH relativeFrom="column">
                  <wp:posOffset>-11431</wp:posOffset>
                </wp:positionH>
                <wp:positionV relativeFrom="paragraph">
                  <wp:posOffset>1905</wp:posOffset>
                </wp:positionV>
                <wp:extent cx="5457825" cy="5532120"/>
                <wp:effectExtent l="0" t="0" r="28575" b="11430"/>
                <wp:wrapNone/>
                <wp:docPr id="35" name="Gruppieren 35"/>
                <wp:cNvGraphicFramePr/>
                <a:graphic xmlns:a="http://schemas.openxmlformats.org/drawingml/2006/main">
                  <a:graphicData uri="http://schemas.microsoft.com/office/word/2010/wordprocessingGroup">
                    <wpg:wgp>
                      <wpg:cNvGrpSpPr/>
                      <wpg:grpSpPr>
                        <a:xfrm>
                          <a:off x="0" y="0"/>
                          <a:ext cx="5457825" cy="5532120"/>
                          <a:chOff x="0" y="0"/>
                          <a:chExt cx="5860111" cy="5532120"/>
                        </a:xfrm>
                      </wpg:grpSpPr>
                      <wps:wsp>
                        <wps:cNvPr id="2" name="Abgerundetes Rechteck 2"/>
                        <wps:cNvSpPr/>
                        <wps:spPr>
                          <a:xfrm>
                            <a:off x="0" y="1447800"/>
                            <a:ext cx="5860111" cy="2266950"/>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3639" w:rsidRPr="006444F7" w:rsidRDefault="00073639" w:rsidP="006444F7">
                              <w:pPr>
                                <w:jc w:val="center"/>
                                <w:rPr>
                                  <w:b/>
                                  <w:color w:val="FFFFFF" w:themeColor="background1"/>
                                  <w:sz w:val="48"/>
                                </w:rPr>
                              </w:pPr>
                              <w:r w:rsidRPr="006444F7">
                                <w:rPr>
                                  <w:b/>
                                  <w:color w:val="FFFFFF" w:themeColor="background1"/>
                                  <w:sz w:val="48"/>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860111" cy="1390650"/>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3639" w:rsidRPr="006444F7" w:rsidRDefault="00073639" w:rsidP="006444F7">
                              <w:pPr>
                                <w:jc w:val="center"/>
                                <w:rPr>
                                  <w:b/>
                                  <w:color w:val="FFFFFF" w:themeColor="background1"/>
                                  <w:sz w:val="48"/>
                                </w:rPr>
                              </w:pPr>
                              <w:r w:rsidRPr="006444F7">
                                <w:rPr>
                                  <w:b/>
                                  <w:color w:val="FFFFFF" w:themeColor="background1"/>
                                  <w:sz w:val="48"/>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8" name="Abgerundetes Rechteck 8"/>
                        <wps:cNvSpPr/>
                        <wps:spPr>
                          <a:xfrm>
                            <a:off x="0" y="3771900"/>
                            <a:ext cx="5860111" cy="1760220"/>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73639" w:rsidRPr="006444F7" w:rsidRDefault="00073639" w:rsidP="006444F7">
                              <w:pPr>
                                <w:jc w:val="center"/>
                                <w:rPr>
                                  <w:b/>
                                  <w:color w:val="FFFFFF" w:themeColor="background1"/>
                                  <w:sz w:val="48"/>
                                </w:rPr>
                              </w:pPr>
                              <w:r w:rsidRPr="006444F7">
                                <w:rPr>
                                  <w:b/>
                                  <w:color w:val="FFFFFF" w:themeColor="background1"/>
                                  <w:sz w:val="48"/>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5" o:spid="_x0000_s1041" style="position:absolute;left:0;text-align:left;margin-left:-.9pt;margin-top:.15pt;width:429.75pt;height:435.6pt;z-index:251663360;mso-position-horizontal-relative:text;mso-position-vertical-relative:text;mso-width-relative:margin" coordsize="58601,55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">
                <v:roundrect id="Abgerundetes Rechteck 2" o:spid="_x0000_s1042" style="position:absolute;top:14478;width:58601;height:22669;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fq8UA&#10;AADaAAAADwAAAGRycy9kb3ducmV2LnhtbESPQWvCQBSE7wX/w/KE3ppNLdQa3YgIBetBavRQb4/s&#10;axKSfRt2tzH9912h4HGYmW+Y1Xo0nRjI+cayguckBUFcWt1wpeB8en96A+EDssbOMin4JQ/rfPKw&#10;wkzbKx9pKEIlIoR9hgrqEPpMSl/WZNAntieO3rd1BkOUrpLa4TXCTSdnafoqDTYcF2rsaVtT2RY/&#10;RsH8ND+69GvfDuXLYb84Ly7F7vNDqcfpuFmCCDSGe/i/vdMKZnC7Em+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ft+rxQAAANoAAAAPAAAAAAAAAAAAAAAAAJgCAABkcnMv&#10;ZG93bnJldi54bWxQSwUGAAAAAAQABAD1AAAAigMAAAAA&#10;" fillcolor="red" strokecolor="#243f60 [1604]" strokeweight="2pt">
                  <v:fill opacity="13878f"/>
                  <v:textbox>
                    <w:txbxContent>
                      <w:p w:rsidR="00073639" w:rsidRPr="006444F7" w:rsidRDefault="00073639" w:rsidP="006444F7">
                        <w:pPr>
                          <w:jc w:val="center"/>
                          <w:rPr>
                            <w:b/>
                            <w:color w:val="FFFFFF" w:themeColor="background1"/>
                            <w:sz w:val="48"/>
                          </w:rPr>
                        </w:pPr>
                        <w:r w:rsidRPr="006444F7">
                          <w:rPr>
                            <w:b/>
                            <w:color w:val="FFFFFF" w:themeColor="background1"/>
                            <w:sz w:val="48"/>
                          </w:rPr>
                          <w:t>Klassenraum</w:t>
                        </w:r>
                      </w:p>
                    </w:txbxContent>
                  </v:textbox>
                </v:roundrect>
                <v:roundrect id="Abgerundetes Rechteck 3" o:spid="_x0000_s1043" style="position:absolute;width:58601;height:13906;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uDycIA&#10;AADaAAAADwAAAGRycy9kb3ducmV2LnhtbERPy2rCQBTdC/2H4RbciE6sr5I6ihSEbrRtIoK7S+Y2&#10;j2buhMxU4987gtDl4byX687U4kytKy0rGI8iEMSZ1SXnCg7pdvgKwnlkjbVlUnAlB+vVU2+JsbYX&#10;/qZz4nMRQtjFqKDwvomldFlBBt3INsSB+7GtQR9gm0vd4iWEm1q+RNFcGiw5NBTY0HtB2W/yZ8KM&#10;xKafi8FMn76qwb6aTdPd7lgp1X/uNm8gPHX+X/xwf2gFE7hfCX6Q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64PJwgAAANoAAAAPAAAAAAAAAAAAAAAAAJgCAABkcnMvZG93&#10;bnJldi54bWxQSwUGAAAAAAQABAD1AAAAhwMAAAAA&#10;" fillcolor="red" strokecolor="#243f60 [1604]" strokeweight="2pt">
                  <v:fill opacity="13878f"/>
                  <v:textbox inset=",0,,0">
                    <w:txbxContent>
                      <w:p w:rsidR="00073639" w:rsidRPr="006444F7" w:rsidRDefault="00073639" w:rsidP="006444F7">
                        <w:pPr>
                          <w:jc w:val="center"/>
                          <w:rPr>
                            <w:b/>
                            <w:color w:val="FFFFFF" w:themeColor="background1"/>
                            <w:sz w:val="48"/>
                          </w:rPr>
                        </w:pPr>
                        <w:r w:rsidRPr="006444F7">
                          <w:rPr>
                            <w:b/>
                            <w:color w:val="FFFFFF" w:themeColor="background1"/>
                            <w:sz w:val="48"/>
                          </w:rPr>
                          <w:t>Einstellungen</w:t>
                        </w:r>
                      </w:p>
                    </w:txbxContent>
                  </v:textbox>
                </v:roundrect>
                <v:roundrect id="Abgerundetes Rechteck 8" o:spid="_x0000_s1044" style="position:absolute;top:37719;width:58601;height:17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oQcIA&#10;AADaAAAADwAAAGRycy9kb3ducmV2LnhtbERPz2vCMBS+D/wfwht4W9NNmNoZRQYD14Os1YPeHs1b&#10;W2xeSpK13X+/HIQdP77fm91kOjGQ861lBc9JCoK4srrlWsH59PG0AuEDssbOMin4JQ+77exhg5m2&#10;Ixc0lKEWMYR9hgqaEPpMSl81ZNAntieO3Ld1BkOErpba4RjDTSdf0vRVGmw5NjTY03tD1a38MQqW&#10;p2Xh0kt+G6rFMV+f19fy8PWp1Pxx2r+BCDSFf/HdfdAK4tZ4Jd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luhBwgAAANoAAAAPAAAAAAAAAAAAAAAAAJgCAABkcnMvZG93&#10;bnJldi54bWxQSwUGAAAAAAQABAD1AAAAhwMAAAAA&#10;" fillcolor="red" strokecolor="#243f60 [1604]" strokeweight="2pt">
                  <v:fill opacity="13878f"/>
                  <v:textbox>
                    <w:txbxContent>
                      <w:p w:rsidR="00073639" w:rsidRPr="006444F7" w:rsidRDefault="00073639" w:rsidP="006444F7">
                        <w:pPr>
                          <w:jc w:val="center"/>
                          <w:rPr>
                            <w:b/>
                            <w:color w:val="FFFFFF" w:themeColor="background1"/>
                            <w:sz w:val="48"/>
                          </w:rPr>
                        </w:pPr>
                        <w:r w:rsidRPr="006444F7">
                          <w:rPr>
                            <w:b/>
                            <w:color w:val="FFFFFF" w:themeColor="background1"/>
                            <w:sz w:val="48"/>
                          </w:rPr>
                          <w:t>Fitness-Funktion</w:t>
                        </w:r>
                      </w:p>
                    </w:txbxContent>
                  </v:textbox>
                </v:roundrect>
              </v:group>
            </w:pict>
          </mc:Fallback>
        </mc:AlternateContent>
      </w:r>
      <w:r w:rsidR="00EC7B3E">
        <w:rPr>
          <w:noProof/>
          <w:lang w:eastAsia="de-DE"/>
        </w:rPr>
        <w:drawing>
          <wp:inline distT="0" distB="0" distL="0" distR="0" wp14:anchorId="19E2AFC8" wp14:editId="287E3BC3">
            <wp:extent cx="5451252" cy="55816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55475" cy="5585974"/>
                    </a:xfrm>
                    <a:prstGeom prst="rect">
                      <a:avLst/>
                    </a:prstGeom>
                  </pic:spPr>
                </pic:pic>
              </a:graphicData>
            </a:graphic>
          </wp:inline>
        </w:drawing>
      </w:r>
    </w:p>
    <w:p w:rsidR="003F3C81" w:rsidRDefault="003F3C81" w:rsidP="00CE0E4C">
      <w:pPr>
        <w:pStyle w:val="Beschriftung"/>
      </w:pPr>
      <w:bookmarkStart w:id="48" w:name="_Ref354582406"/>
      <w:bookmarkStart w:id="49" w:name="_Toc356400584"/>
      <w:r>
        <w:t xml:space="preserve">Abbildung </w:t>
      </w:r>
      <w:r w:rsidR="00B31F8B">
        <w:fldChar w:fldCharType="begin"/>
      </w:r>
      <w:r w:rsidR="00B31F8B">
        <w:instrText xml:space="preserve"> SEQ Abbildung \* ARABIC </w:instrText>
      </w:r>
      <w:r w:rsidR="00B31F8B">
        <w:fldChar w:fldCharType="separate"/>
      </w:r>
      <w:r w:rsidR="00F541EF">
        <w:rPr>
          <w:noProof/>
        </w:rPr>
        <w:t>4</w:t>
      </w:r>
      <w:r w:rsidR="00B31F8B">
        <w:rPr>
          <w:noProof/>
        </w:rPr>
        <w:fldChar w:fldCharType="end"/>
      </w:r>
      <w:bookmarkEnd w:id="48"/>
      <w:r>
        <w:t>: Die drei Bereiche des Sitzplaners</w:t>
      </w:r>
      <w:bookmarkEnd w:id="49"/>
    </w:p>
    <w:p w:rsidR="00B25EEC" w:rsidRDefault="00B25EEC" w:rsidP="00CE0E4C">
      <w:pPr>
        <w:pStyle w:val="berschrift2"/>
      </w:pPr>
      <w:bookmarkStart w:id="50" w:name="_Toc356400562"/>
      <w:bookmarkEnd w:id="47"/>
      <w:r>
        <w:t>Einstellungen</w:t>
      </w:r>
      <w:bookmarkEnd w:id="50"/>
    </w:p>
    <w:p w:rsidR="00B25EEC" w:rsidRDefault="00B25EEC" w:rsidP="00CE0E4C">
      <w:pPr>
        <w:rPr>
          <w:noProof/>
          <w:lang w:eastAsia="de-DE"/>
        </w:rPr>
      </w:pPr>
      <w:r>
        <w:t>Die Einstellungen zur Bedienung des Programms können in diesem er</w:t>
      </w:r>
      <w:r>
        <w:t>s</w:t>
      </w:r>
      <w:r>
        <w:t>ten Abschnitt gesetzt werden.</w:t>
      </w:r>
    </w:p>
    <w:p w:rsidR="00406AB0" w:rsidRDefault="00406AB0" w:rsidP="00177F45">
      <w:pPr>
        <w:pStyle w:val="StandardNichthngend"/>
        <w:rPr>
          <w:noProof/>
          <w:lang w:eastAsia="de-DE"/>
        </w:rPr>
      </w:pPr>
    </w:p>
    <w:p w:rsidR="008A0211" w:rsidRDefault="00406AB0" w:rsidP="00177F45">
      <w:pPr>
        <w:pStyle w:val="StandardNichthngend"/>
      </w:pPr>
      <w:r>
        <w:rPr>
          <w:noProof/>
          <w:lang w:eastAsia="de-DE"/>
        </w:rPr>
        <w:drawing>
          <wp:inline distT="0" distB="0" distL="0" distR="0" wp14:anchorId="0DC772D9" wp14:editId="378D9B7D">
            <wp:extent cx="5797644" cy="15240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b="74329"/>
                    <a:stretch/>
                  </pic:blipFill>
                  <pic:spPr bwMode="auto">
                    <a:xfrm>
                      <a:off x="0" y="0"/>
                      <a:ext cx="5802572" cy="1525296"/>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25EEC" w:rsidP="00133286">
      <w:pPr>
        <w:pStyle w:val="Beschriftung"/>
        <w:rPr>
          <w:vanish/>
        </w:rPr>
      </w:pPr>
      <w:bookmarkStart w:id="51" w:name="_Ref356386400"/>
      <w:bookmarkStart w:id="52" w:name="_Toc356400585"/>
      <w:r>
        <w:t xml:space="preserve">Abbildung </w:t>
      </w:r>
      <w:r w:rsidR="00B31F8B">
        <w:fldChar w:fldCharType="begin"/>
      </w:r>
      <w:r w:rsidR="00B31F8B">
        <w:instrText xml:space="preserve"> SEQ Abbildung \* ARABIC </w:instrText>
      </w:r>
      <w:r w:rsidR="00B31F8B">
        <w:fldChar w:fldCharType="separate"/>
      </w:r>
      <w:r w:rsidR="00F541EF">
        <w:rPr>
          <w:noProof/>
        </w:rPr>
        <w:t>5</w:t>
      </w:r>
      <w:r w:rsidR="00B31F8B">
        <w:rPr>
          <w:noProof/>
        </w:rPr>
        <w:fldChar w:fldCharType="end"/>
      </w:r>
      <w:bookmarkEnd w:id="51"/>
      <w:r>
        <w:t xml:space="preserve">: </w:t>
      </w:r>
      <w:r w:rsidR="006D03F5">
        <w:t>Einstellungen des Programms</w:t>
      </w:r>
      <w:bookmarkEnd w:id="52"/>
    </w:p>
    <w:p w:rsidR="00B25EEC" w:rsidRDefault="00133286" w:rsidP="0013328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222148">
      <w:pPr>
        <w:pStyle w:val="berschrift3"/>
      </w:pPr>
      <w:bookmarkStart w:id="53" w:name="_Toc356400563"/>
      <w:r>
        <w:t>Klassen erzeugen, laden und speichern</w:t>
      </w:r>
      <w:bookmarkEnd w:id="53"/>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F541EF">
        <w:t xml:space="preserve">Tabelle </w:t>
      </w:r>
      <w:r w:rsidR="00F541EF">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F541EF">
        <w:t xml:space="preserve">Abbildung </w:t>
      </w:r>
      <w:r w:rsidR="00F541EF">
        <w:rPr>
          <w:noProof/>
        </w:rPr>
        <w:t>5</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5670"/>
      </w:tblGrid>
      <w:tr w:rsidR="006D03F5" w:rsidTr="00B44FA4">
        <w:tc>
          <w:tcPr>
            <w:tcW w:w="2093" w:type="dxa"/>
          </w:tcPr>
          <w:p w:rsidR="006D03F5" w:rsidRDefault="006D03F5" w:rsidP="00177F45">
            <w:pPr>
              <w:pStyle w:val="StandardNichthngend"/>
            </w:pPr>
            <w:r w:rsidRPr="006D03F5">
              <w:t>Create Class</w:t>
            </w:r>
          </w:p>
          <w:p w:rsidR="000F1EA6" w:rsidRPr="000F1EA6" w:rsidRDefault="000F1EA6" w:rsidP="00177F45">
            <w:pPr>
              <w:pStyle w:val="StandardNichthngend"/>
            </w:pPr>
            <w:r>
              <w:rPr>
                <w:noProof/>
                <w:lang w:eastAsia="de-DE"/>
              </w:rPr>
              <w:drawing>
                <wp:inline distT="0" distB="0" distL="0" distR="0" wp14:anchorId="66F75FA2" wp14:editId="3B1CC735">
                  <wp:extent cx="1108708" cy="28575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cstate="print">
                            <a:extLst>
                              <a:ext uri="{28A0092B-C50C-407E-A947-70E740481C1C}">
                                <a14:useLocalDpi xmlns:a14="http://schemas.microsoft.com/office/drawing/2010/main" val="0"/>
                              </a:ext>
                            </a:extLst>
                          </a:blip>
                          <a:srcRect/>
                          <a:stretch/>
                        </pic:blipFill>
                        <pic:spPr bwMode="auto">
                          <a:xfrm>
                            <a:off x="0" y="0"/>
                            <a:ext cx="1109653" cy="285994"/>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6D03F5" w:rsidRPr="006D03F5" w:rsidRDefault="006D03F5" w:rsidP="00177F45">
            <w:pPr>
              <w:pStyle w:val="StandardNichthngend"/>
            </w:pPr>
            <w:r>
              <w:t xml:space="preserve">Eine neue Klasse erzeugen. Die Abmessungen des </w:t>
            </w:r>
            <w:r w:rsidRPr="00177F45">
              <w:t>Kla</w:t>
            </w:r>
            <w:r w:rsidRPr="00177F45">
              <w:t>s</w:t>
            </w:r>
            <w:r w:rsidRPr="00177F45">
              <w:t>senraums</w:t>
            </w:r>
            <w:r>
              <w:t xml:space="preserve"> kann in Anzahl der Zeilen (</w:t>
            </w:r>
            <w:r w:rsidRPr="006D03F5">
              <w:rPr>
                <w:b/>
              </w:rPr>
              <w:t>Rows</w:t>
            </w:r>
            <w:r>
              <w:t>) und Anzahl der Spalten (</w:t>
            </w:r>
            <w:r w:rsidRPr="006D03F5">
              <w:rPr>
                <w:b/>
              </w:rPr>
              <w:t>Columns</w:t>
            </w:r>
            <w:r>
              <w:t>) angegeben werden. Die Klasse</w:t>
            </w:r>
            <w:r>
              <w:t>n</w:t>
            </w:r>
            <w:r>
              <w:t>gr</w:t>
            </w:r>
            <w:r>
              <w:t>ö</w:t>
            </w:r>
            <w:r>
              <w:t xml:space="preserve">ße </w:t>
            </w:r>
            <w:r w:rsidR="00F25B30">
              <w:t xml:space="preserve">– also die Anzahl der Schüler in der Klass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w:t>
            </w:r>
            <w:r>
              <w:t>r</w:t>
            </w:r>
            <w:r>
              <w:t>gebnis ist im Klassenraum sich</w:t>
            </w:r>
            <w:r>
              <w:t>t</w:t>
            </w:r>
            <w:r>
              <w:t>bar.</w:t>
            </w:r>
          </w:p>
        </w:tc>
      </w:tr>
      <w:tr w:rsidR="006D03F5" w:rsidTr="00B44FA4">
        <w:tc>
          <w:tcPr>
            <w:tcW w:w="2093" w:type="dxa"/>
          </w:tcPr>
          <w:p w:rsidR="006D03F5" w:rsidRDefault="006D03F5" w:rsidP="00177F45">
            <w:pPr>
              <w:pStyle w:val="StandardNichthngend"/>
            </w:pPr>
            <w:r>
              <w:t>Number of Gen</w:t>
            </w:r>
            <w:r>
              <w:t>e</w:t>
            </w:r>
            <w:r>
              <w:t>r</w:t>
            </w:r>
            <w:r w:rsidR="00036B98">
              <w:t>a</w:t>
            </w:r>
            <w:r>
              <w:t>tions</w:t>
            </w:r>
          </w:p>
          <w:p w:rsidR="00420DBF" w:rsidRPr="00420DBF" w:rsidRDefault="00DF3CF1" w:rsidP="00177F45">
            <w:pPr>
              <w:pStyle w:val="StandardNichthngend"/>
            </w:pPr>
            <w:r w:rsidRPr="00DF3CF1">
              <w:rPr>
                <w:highlight w:val="yellow"/>
              </w:rPr>
              <w:t>usw</w:t>
            </w:r>
          </w:p>
        </w:tc>
        <w:tc>
          <w:tcPr>
            <w:tcW w:w="5670" w:type="dxa"/>
          </w:tcPr>
          <w:p w:rsidR="00F25B30" w:rsidRPr="00F25B30" w:rsidRDefault="006D03F5" w:rsidP="00177F45">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w:t>
            </w:r>
            <w:r w:rsidR="00F25B30">
              <w:t>n</w:t>
            </w:r>
            <w:r w:rsidR="00F25B30">
              <w:t>gezeigt, der die Anzahl der berechneten Ergebnisse darstellt. A</w:t>
            </w:r>
            <w:r w:rsidR="00F25B30">
              <w:t>u</w:t>
            </w:r>
            <w:r w:rsidR="00F25B30">
              <w:t xml:space="preserve">ßerdem verändert sich der Text von </w:t>
            </w:r>
            <w:r w:rsidR="00F25B30" w:rsidRPr="00F25B30">
              <w:rPr>
                <w:b/>
              </w:rPr>
              <w:t>„Calc</w:t>
            </w:r>
            <w:r w:rsidR="00F25B30" w:rsidRPr="00F25B30">
              <w:rPr>
                <w:b/>
              </w:rPr>
              <w:t>u</w:t>
            </w:r>
            <w:r w:rsidR="00F25B30" w:rsidRPr="00F25B30">
              <w:rPr>
                <w:b/>
              </w:rPr>
              <w:t>late“</w:t>
            </w:r>
            <w:r w:rsidR="00F25B30" w:rsidRPr="00F25B30">
              <w:t xml:space="preserve"> zu</w:t>
            </w:r>
            <w:r w:rsidR="00F25B30">
              <w:rPr>
                <w:b/>
              </w:rPr>
              <w:t xml:space="preserve"> „Cancel“</w:t>
            </w:r>
            <w:r w:rsidR="00F25B30">
              <w:t>. Damit kann die laufende Berechnung abgebrochen werden.</w:t>
            </w:r>
          </w:p>
        </w:tc>
      </w:tr>
      <w:tr w:rsidR="006D03F5" w:rsidTr="00B44FA4">
        <w:tc>
          <w:tcPr>
            <w:tcW w:w="2093" w:type="dxa"/>
          </w:tcPr>
          <w:p w:rsidR="006D03F5" w:rsidRDefault="00F25B30" w:rsidP="00177F45">
            <w:pPr>
              <w:pStyle w:val="StandardNichthngend"/>
            </w:pPr>
            <w:r w:rsidRPr="000F1EA6">
              <w:lastRenderedPageBreak/>
              <w:t>Calculate</w:t>
            </w:r>
          </w:p>
          <w:p w:rsidR="00DF3CF1" w:rsidRPr="00DF3CF1" w:rsidRDefault="00DF3CF1" w:rsidP="00177F45">
            <w:pPr>
              <w:pStyle w:val="StandardNichthngend"/>
            </w:pPr>
            <w:r w:rsidRPr="00DF3CF1">
              <w:rPr>
                <w:highlight w:val="yellow"/>
              </w:rPr>
              <w:t>BILD</w:t>
            </w:r>
          </w:p>
        </w:tc>
        <w:tc>
          <w:tcPr>
            <w:tcW w:w="5670" w:type="dxa"/>
          </w:tcPr>
          <w:p w:rsidR="006D03F5" w:rsidRDefault="006D03F5" w:rsidP="00177F45">
            <w:pPr>
              <w:pStyle w:val="StandardNichthngend"/>
            </w:pPr>
            <w:r>
              <w:t>Erzeugt die notwendige Anzahl an Generati</w:t>
            </w:r>
            <w:r>
              <w:t>o</w:t>
            </w:r>
            <w:r>
              <w:t>nen und Chromos</w:t>
            </w:r>
            <w:r>
              <w:t>o</w:t>
            </w:r>
            <w:r>
              <w:t>men und errechnet die Fitness-Werte für jeden Chromosome</w:t>
            </w:r>
            <w:r>
              <w:t>n</w:t>
            </w:r>
            <w:r>
              <w:t>satz. Das beste Ergebnis wird im Klassenraum ang</w:t>
            </w:r>
            <w:r>
              <w:t>e</w:t>
            </w:r>
            <w:r>
              <w:t>zeigt.</w:t>
            </w:r>
          </w:p>
        </w:tc>
      </w:tr>
    </w:tbl>
    <w:p w:rsidR="00177F45" w:rsidRPr="000960C9" w:rsidRDefault="00552A82" w:rsidP="00177F45">
      <w:pPr>
        <w:pStyle w:val="Beschriftung"/>
        <w:rPr>
          <w:vanish/>
        </w:rPr>
      </w:pPr>
      <w:bookmarkStart w:id="54" w:name="_Ref354424528"/>
      <w:bookmarkStart w:id="55" w:name="_Toc356400594"/>
      <w:r>
        <w:t xml:space="preserve">Tabelle </w:t>
      </w:r>
      <w:r w:rsidR="00B31F8B">
        <w:fldChar w:fldCharType="begin"/>
      </w:r>
      <w:r w:rsidR="00B31F8B">
        <w:instrText xml:space="preserve"> SEQ Tabelle \* ARABIC </w:instrText>
      </w:r>
      <w:r w:rsidR="00B31F8B">
        <w:fldChar w:fldCharType="separate"/>
      </w:r>
      <w:r w:rsidR="00F541EF">
        <w:rPr>
          <w:noProof/>
        </w:rPr>
        <w:t>2</w:t>
      </w:r>
      <w:r w:rsidR="00B31F8B">
        <w:rPr>
          <w:noProof/>
        </w:rPr>
        <w:fldChar w:fldCharType="end"/>
      </w:r>
      <w:bookmarkEnd w:id="54"/>
      <w:r>
        <w:t xml:space="preserve">: Einstellungsmöglichkeiten </w:t>
      </w:r>
      <w:r w:rsidR="005422C7">
        <w:t>Erzeugen und Berechnen</w:t>
      </w:r>
      <w:bookmarkEnd w:id="55"/>
    </w:p>
    <w:p w:rsidR="006D03F5" w:rsidRDefault="00177F45" w:rsidP="00177F45">
      <w:pPr>
        <w:pStyle w:val="Beschriftung"/>
      </w:pPr>
      <w:r w:rsidRPr="000960C9">
        <w:t xml:space="preserve"> -</w:t>
      </w:r>
      <w:r>
        <w:t xml:space="preserve"> </w:t>
      </w:r>
      <w:r w:rsidR="00B6035F">
        <w:t xml:space="preserve">zur Erzeugung von Klassen, Einstellung der Anzahl der Generationen </w:t>
      </w:r>
      <w:r>
        <w:t>und Berec</w:t>
      </w:r>
      <w:r>
        <w:t>h</w:t>
      </w:r>
      <w:r>
        <w:t>nung des Sit</w:t>
      </w:r>
      <w:r>
        <w:t>z</w:t>
      </w:r>
      <w:r>
        <w:t>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5670"/>
      </w:tblGrid>
      <w:tr w:rsidR="005422C7" w:rsidTr="00073639">
        <w:tc>
          <w:tcPr>
            <w:tcW w:w="2093" w:type="dxa"/>
          </w:tcPr>
          <w:p w:rsidR="005422C7" w:rsidRDefault="005422C7" w:rsidP="00073639">
            <w:pPr>
              <w:pStyle w:val="StandardNichthngend"/>
            </w:pPr>
            <w:r w:rsidRPr="006D03F5">
              <w:t>Load &amp; Save</w:t>
            </w:r>
          </w:p>
          <w:p w:rsidR="005422C7" w:rsidRPr="000F1EA6" w:rsidRDefault="005422C7" w:rsidP="00073639">
            <w:pPr>
              <w:pStyle w:val="StandardNichthngend"/>
            </w:pPr>
            <w:r>
              <w:rPr>
                <w:noProof/>
                <w:lang w:eastAsia="de-DE"/>
              </w:rPr>
              <w:drawing>
                <wp:inline distT="0" distB="0" distL="0" distR="0" wp14:anchorId="45B186EB" wp14:editId="4691BB2A">
                  <wp:extent cx="742950" cy="57150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email">
                            <a:extLst>
                              <a:ext uri="{28A0092B-C50C-407E-A947-70E740481C1C}">
                                <a14:useLocalDpi xmlns:a14="http://schemas.microsoft.com/office/drawing/2010/main"/>
                              </a:ext>
                            </a:extLst>
                          </a:blip>
                          <a:srcRect/>
                          <a:stretch/>
                        </pic:blipFill>
                        <pic:spPr bwMode="auto">
                          <a:xfrm>
                            <a:off x="0" y="0"/>
                            <a:ext cx="743989" cy="572299"/>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5422C7" w:rsidRPr="006D03F5" w:rsidRDefault="005422C7" w:rsidP="00073639">
            <w:pPr>
              <w:pStyle w:val="StandardNichthngend"/>
            </w:pPr>
            <w:r>
              <w:t xml:space="preserve">Über den Button </w:t>
            </w:r>
            <w:r w:rsidRPr="006D03F5">
              <w:rPr>
                <w:b/>
              </w:rPr>
              <w:t>„Load“</w:t>
            </w:r>
            <w:r>
              <w:t xml:space="preserve"> kann eine gespeicherte Kla</w:t>
            </w:r>
            <w:r>
              <w:t>s</w:t>
            </w:r>
            <w:r>
              <w:t xml:space="preserve">se in das Programm geladen werden. </w:t>
            </w:r>
            <w:r w:rsidRPr="006D03F5">
              <w:rPr>
                <w:b/>
              </w:rPr>
              <w:t>„Save“</w:t>
            </w:r>
            <w:r>
              <w:t xml:space="preserve"> spe</w:t>
            </w:r>
            <w:r>
              <w:t>i</w:t>
            </w:r>
            <w:r>
              <w:t>chert eine Klasse. In der Datei werden nur die Beziehungen zueinander und nicht die Position der Schüler gespe</w:t>
            </w:r>
            <w:r>
              <w:t>i</w:t>
            </w:r>
            <w:r>
              <w:t>chert. Ein neues Berechnen und Verändern ab dem gespeiche</w:t>
            </w:r>
            <w:r>
              <w:t>r</w:t>
            </w:r>
            <w:r>
              <w:t>ten Stand ist möglich.</w:t>
            </w:r>
          </w:p>
        </w:tc>
      </w:tr>
    </w:tbl>
    <w:p w:rsidR="005422C7" w:rsidRDefault="005422C7" w:rsidP="005422C7">
      <w:pPr>
        <w:pStyle w:val="Beschriftung"/>
      </w:pPr>
      <w:bookmarkStart w:id="56" w:name="_Toc356400595"/>
      <w:r>
        <w:t xml:space="preserve">Tabelle </w:t>
      </w:r>
      <w:r>
        <w:fldChar w:fldCharType="begin"/>
      </w:r>
      <w:r>
        <w:instrText xml:space="preserve"> SEQ Tabelle \* ARABIC </w:instrText>
      </w:r>
      <w:r>
        <w:fldChar w:fldCharType="separate"/>
      </w:r>
      <w:r w:rsidR="00F541EF">
        <w:rPr>
          <w:noProof/>
        </w:rPr>
        <w:t>3</w:t>
      </w:r>
      <w:r>
        <w:rPr>
          <w:noProof/>
        </w:rPr>
        <w:fldChar w:fldCharType="end"/>
      </w:r>
      <w:r>
        <w:t>: Einstellungsmöglichkeiten Laden und Speichern</w:t>
      </w:r>
      <w:bookmarkStart w:id="57" w:name="_GoBack"/>
      <w:bookmarkEnd w:id="56"/>
      <w:bookmarkEnd w:id="57"/>
    </w:p>
    <w:p w:rsidR="008276A1" w:rsidRPr="008276A1" w:rsidRDefault="008276A1" w:rsidP="008276A1">
      <w:pPr>
        <w:pStyle w:val="berschrift3"/>
      </w:pPr>
      <w:bookmarkStart w:id="58" w:name="_Toc356400564"/>
      <w:r>
        <w:t xml:space="preserve">Konfigurationen </w:t>
      </w:r>
      <w:r w:rsidR="00F91E07">
        <w:t>erzeugen, l</w:t>
      </w:r>
      <w:r>
        <w:t xml:space="preserve">aden und </w:t>
      </w:r>
      <w:r w:rsidR="00F91E07">
        <w:t>s</w:t>
      </w:r>
      <w:r>
        <w:t>peichern</w:t>
      </w:r>
      <w:bookmarkEnd w:id="58"/>
    </w:p>
    <w:p w:rsidR="008276A1" w:rsidRDefault="00D505A3" w:rsidP="00D505A3">
      <w:r>
        <w:t xml:space="preserve">Die Liste auf der rechten Seite in </w:t>
      </w:r>
      <w:r>
        <w:fldChar w:fldCharType="begin"/>
      </w:r>
      <w:r>
        <w:instrText xml:space="preserve"> REF _Ref356386400 \h </w:instrText>
      </w:r>
      <w:r>
        <w:fldChar w:fldCharType="separate"/>
      </w:r>
      <w:r w:rsidR="00F541EF">
        <w:t xml:space="preserve">Abbildung </w:t>
      </w:r>
      <w:r w:rsidR="00F541EF">
        <w:rPr>
          <w:noProof/>
        </w:rPr>
        <w:t>5</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eighting“</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7C1D4555" wp14:editId="09F9BCB4">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darunter </w:t>
      </w:r>
      <w:r w:rsidR="0001217E">
        <w:t>Sitzende Nachbar auf eins gesetzt.</w:t>
      </w:r>
    </w:p>
    <w:p w:rsidR="00D4716E" w:rsidRDefault="00D4716E" w:rsidP="00D4716E">
      <w:r>
        <w:lastRenderedPageBreak/>
        <w:t xml:space="preserve">Die Einstellungen </w:t>
      </w:r>
      <w:r>
        <w:t>zum Laden, Speichern und Erzeugen von Konfigurat</w:t>
      </w:r>
      <w:r>
        <w:t>i</w:t>
      </w:r>
      <w:r>
        <w:t>onen</w:t>
      </w:r>
      <w:r>
        <w:t xml:space="preserve"> finden sich in </w:t>
      </w:r>
      <w:r>
        <w:fldChar w:fldCharType="begin"/>
      </w:r>
      <w:r>
        <w:instrText xml:space="preserve"> REF _Ref356386400 \h </w:instrText>
      </w:r>
      <w:r>
        <w:fldChar w:fldCharType="separate"/>
      </w:r>
      <w:r w:rsidR="00F541EF">
        <w:t xml:space="preserve">Abbildung </w:t>
      </w:r>
      <w:r w:rsidR="00F541EF">
        <w:rPr>
          <w:noProof/>
        </w:rPr>
        <w:t>5</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F541EF">
        <w:t xml:space="preserve">Tabelle </w:t>
      </w:r>
      <w:r w:rsidR="00F541EF">
        <w:rPr>
          <w:noProof/>
        </w:rPr>
        <w:t>4</w:t>
      </w:r>
      <w:r>
        <w:fldChar w:fldCharType="end"/>
      </w:r>
      <w:r>
        <w:t xml:space="preserve"> b</w:t>
      </w:r>
      <w:r>
        <w:t>e</w:t>
      </w:r>
      <w:r>
        <w:t>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093"/>
        <w:gridCol w:w="5670"/>
      </w:tblGrid>
      <w:tr w:rsidR="00D4716E" w:rsidRPr="006D03F5" w:rsidTr="00871F82">
        <w:tc>
          <w:tcPr>
            <w:tcW w:w="2093" w:type="dxa"/>
          </w:tcPr>
          <w:p w:rsidR="00D4716E" w:rsidRDefault="00D4716E" w:rsidP="00871F82">
            <w:pPr>
              <w:pStyle w:val="StandardNichthngend"/>
            </w:pPr>
            <w:r w:rsidRPr="006D03F5">
              <w:t>Load &amp; Save</w:t>
            </w:r>
          </w:p>
          <w:p w:rsidR="00D4716E" w:rsidRPr="000F1EA6" w:rsidRDefault="00D4716E" w:rsidP="00871F82">
            <w:pPr>
              <w:pStyle w:val="StandardNichthngend"/>
            </w:pPr>
            <w:r>
              <w:rPr>
                <w:noProof/>
                <w:lang w:eastAsia="de-DE"/>
              </w:rPr>
              <w:drawing>
                <wp:inline distT="0" distB="0" distL="0" distR="0" wp14:anchorId="62848E67" wp14:editId="1257E4CE">
                  <wp:extent cx="742950" cy="57150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email">
                            <a:extLst>
                              <a:ext uri="{28A0092B-C50C-407E-A947-70E740481C1C}">
                                <a14:useLocalDpi xmlns:a14="http://schemas.microsoft.com/office/drawing/2010/main"/>
                              </a:ext>
                            </a:extLst>
                          </a:blip>
                          <a:srcRect/>
                          <a:stretch/>
                        </pic:blipFill>
                        <pic:spPr bwMode="auto">
                          <a:xfrm>
                            <a:off x="0" y="0"/>
                            <a:ext cx="743989" cy="572299"/>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D4716E" w:rsidRPr="006D03F5" w:rsidRDefault="00D4716E" w:rsidP="00871F82">
            <w:pPr>
              <w:pStyle w:val="StandardNichthngend"/>
            </w:pPr>
            <w:r>
              <w:t xml:space="preserve">Über die Buttons </w:t>
            </w:r>
            <w:r w:rsidRPr="00D55814">
              <w:rPr>
                <w:b/>
              </w:rPr>
              <w:t>„Load“</w:t>
            </w:r>
            <w:r>
              <w:t xml:space="preserve"> und </w:t>
            </w:r>
            <w:r w:rsidRPr="00D55814">
              <w:rPr>
                <w:b/>
              </w:rPr>
              <w:t>„Save“</w:t>
            </w:r>
            <w:r>
              <w:t xml:space="preserve"> können vordef</w:t>
            </w:r>
            <w:r>
              <w:t>i</w:t>
            </w:r>
            <w:r>
              <w:t>nierte Parameter des Evolutionären Algorithmus gel</w:t>
            </w:r>
            <w:r>
              <w:t>a</w:t>
            </w:r>
            <w:r>
              <w:t xml:space="preserve">den und gespeichert werden. Die Liste links von diesen Buttons zeigt alle geladenen Einstellungen. </w:t>
            </w:r>
          </w:p>
        </w:tc>
      </w:tr>
      <w:tr w:rsidR="00D4716E" w:rsidRPr="006D03F5" w:rsidTr="00871F82">
        <w:tc>
          <w:tcPr>
            <w:tcW w:w="2093" w:type="dxa"/>
          </w:tcPr>
          <w:p w:rsidR="00D4716E" w:rsidRDefault="00D4716E" w:rsidP="00871F82">
            <w:pPr>
              <w:pStyle w:val="StandardNichthngend"/>
            </w:pPr>
            <w:r>
              <w:t>New &amp; Delete</w:t>
            </w:r>
          </w:p>
          <w:p w:rsidR="00D4716E" w:rsidRPr="006D03F5" w:rsidRDefault="00D4716E" w:rsidP="00871F82">
            <w:pPr>
              <w:pStyle w:val="StandardNichthngend"/>
            </w:pPr>
            <w:r>
              <w:rPr>
                <w:noProof/>
                <w:lang w:eastAsia="de-DE"/>
              </w:rPr>
              <w:drawing>
                <wp:inline distT="0" distB="0" distL="0" distR="0" wp14:anchorId="50F16F14" wp14:editId="593F2D9A">
                  <wp:extent cx="828675" cy="579474"/>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90196" t="11574" r="1372" b="82524"/>
                          <a:stretch/>
                        </pic:blipFill>
                        <pic:spPr bwMode="auto">
                          <a:xfrm>
                            <a:off x="0" y="0"/>
                            <a:ext cx="831391" cy="581373"/>
                          </a:xfrm>
                          <a:prstGeom prst="rect">
                            <a:avLst/>
                          </a:prstGeom>
                          <a:ln>
                            <a:noFill/>
                          </a:ln>
                          <a:extLst>
                            <a:ext uri="{53640926-AAD7-44D8-BBD7-CCE9431645EC}">
                              <a14:shadowObscured xmlns:a14="http://schemas.microsoft.com/office/drawing/2010/main"/>
                            </a:ext>
                          </a:extLst>
                        </pic:spPr>
                      </pic:pic>
                    </a:graphicData>
                  </a:graphic>
                </wp:inline>
              </w:drawing>
            </w:r>
          </w:p>
        </w:tc>
        <w:tc>
          <w:tcPr>
            <w:tcW w:w="5670" w:type="dxa"/>
          </w:tcPr>
          <w:p w:rsidR="00D4716E" w:rsidRPr="008A7AC0" w:rsidRDefault="00D4716E" w:rsidP="00871F82">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w:t>
            </w:r>
            <w:r>
              <w:t>r</w:t>
            </w:r>
            <w:r>
              <w:t>den zwei Kurven im Statistik-Panel angezeigt. Die Fa</w:t>
            </w:r>
            <w:r>
              <w:t>r</w:t>
            </w:r>
            <w:r>
              <w:t>ben werden automatisch der Reihenfolge nach zug</w:t>
            </w:r>
            <w:r>
              <w:t>e</w:t>
            </w:r>
            <w:r>
              <w:t xml:space="preserve">wiesen. Der Button </w:t>
            </w:r>
            <w:r w:rsidRPr="008A7AC0">
              <w:rPr>
                <w:b/>
              </w:rPr>
              <w:t>„Delete“</w:t>
            </w:r>
            <w:r>
              <w:t xml:space="preserve"> löscht die selektierte Ko</w:t>
            </w:r>
            <w:r>
              <w:t>n</w:t>
            </w:r>
            <w:r>
              <w:t>figuration. Es muss jedoch immer mindestens eine Ko</w:t>
            </w:r>
            <w:r>
              <w:t>n</w:t>
            </w:r>
            <w:r>
              <w:t>figuration geladen sein.</w:t>
            </w:r>
          </w:p>
        </w:tc>
      </w:tr>
    </w:tbl>
    <w:p w:rsidR="00D4716E" w:rsidRPr="000960C9" w:rsidRDefault="00D4716E" w:rsidP="00D4716E">
      <w:pPr>
        <w:pStyle w:val="Beschriftung"/>
        <w:rPr>
          <w:vanish/>
        </w:rPr>
      </w:pPr>
      <w:bookmarkStart w:id="59" w:name="_Ref356399171"/>
      <w:bookmarkStart w:id="60" w:name="_Toc356400596"/>
      <w:r>
        <w:t xml:space="preserve">Tabelle </w:t>
      </w:r>
      <w:r>
        <w:fldChar w:fldCharType="begin"/>
      </w:r>
      <w:r>
        <w:instrText xml:space="preserve"> SEQ Tabelle \* ARABIC </w:instrText>
      </w:r>
      <w:r>
        <w:fldChar w:fldCharType="separate"/>
      </w:r>
      <w:r w:rsidR="00F541EF">
        <w:rPr>
          <w:noProof/>
        </w:rPr>
        <w:t>4</w:t>
      </w:r>
      <w:r>
        <w:fldChar w:fldCharType="end"/>
      </w:r>
      <w:bookmarkEnd w:id="59"/>
      <w:r>
        <w:t>: Bearbeiten der Konfigurationen Liste</w:t>
      </w:r>
      <w:bookmarkEnd w:id="60"/>
    </w:p>
    <w:p w:rsidR="00D4716E" w:rsidRDefault="00D4716E" w:rsidP="00AF2533">
      <w:pPr>
        <w:pStyle w:val="Beschriftung"/>
      </w:pPr>
      <w:r w:rsidRPr="000960C9">
        <w:t xml:space="preserve"> -</w:t>
      </w:r>
      <w:r>
        <w:t xml:space="preserve"> Alle Einstellungen, die die Berec</w:t>
      </w:r>
      <w:r>
        <w:t>h</w:t>
      </w:r>
      <w:r>
        <w:t>nung des Sitzplans beeinflussen wie z.B. die Gewichtungsfaktoren und die EA-Parameter können in eine Datei g</w:t>
      </w:r>
      <w:r>
        <w:t>e</w:t>
      </w:r>
      <w:r>
        <w:t>speichert werden.</w:t>
      </w:r>
    </w:p>
    <w:p w:rsidR="00D4716E" w:rsidRDefault="00E875DE" w:rsidP="00E875DE">
      <w:pPr>
        <w:pStyle w:val="berschrift3"/>
      </w:pPr>
      <w:bookmarkStart w:id="61" w:name="_Toc356400565"/>
      <w:r>
        <w:t>Generation</w:t>
      </w:r>
      <w:bookmarkEnd w:id="61"/>
    </w:p>
    <w:p w:rsidR="00D4716E" w:rsidRPr="00ED0752" w:rsidRDefault="00ED0752" w:rsidP="00D4716E">
      <w:r>
        <w:t>Neben diesen Einstellungen bietet das Programm auch die Möglic</w:t>
      </w:r>
      <w:r>
        <w:t>h</w:t>
      </w:r>
      <w:r>
        <w:t>keit den Evolutionären Algorithmus zu parametrisieren</w:t>
      </w:r>
      <w:r w:rsidR="00551F3A">
        <w:t xml:space="preserve"> und Konfigurationen zu laden bzw. zu Speichern</w:t>
      </w:r>
      <w:r>
        <w:t xml:space="preserve">. </w:t>
      </w:r>
    </w:p>
    <w:p w:rsidR="007F5762" w:rsidRDefault="00E875DE" w:rsidP="00E875DE">
      <w:pPr>
        <w:pStyle w:val="berschrift3"/>
      </w:pPr>
      <w:bookmarkStart w:id="62" w:name="_Toc356400566"/>
      <w:r>
        <w:t>Mutation</w:t>
      </w:r>
      <w:bookmarkEnd w:id="62"/>
    </w:p>
    <w:p w:rsidR="00E875DE" w:rsidRPr="00E875DE" w:rsidRDefault="00E875DE" w:rsidP="00E875DE">
      <w:pPr>
        <w:pStyle w:val="berschrift3"/>
      </w:pPr>
      <w:bookmarkStart w:id="63" w:name="_Toc356400567"/>
      <w:r>
        <w:t>Gewichtung</w:t>
      </w:r>
      <w:bookmarkEnd w:id="63"/>
    </w:p>
    <w:p w:rsidR="009A6355" w:rsidRDefault="009A6355" w:rsidP="00CE0E4C">
      <w:pPr>
        <w:pStyle w:val="berschrift2"/>
      </w:pPr>
      <w:bookmarkStart w:id="64" w:name="_Toc356400568"/>
      <w:r>
        <w:t>Klassenraum</w:t>
      </w:r>
      <w:bookmarkEnd w:id="64"/>
    </w:p>
    <w:p w:rsidR="00524D7D" w:rsidRPr="00524D7D" w:rsidRDefault="00524D7D" w:rsidP="00CE0E4C">
      <w:r>
        <w:t>Der Klassenraum ist in einem Quadrat angeordnet. Der gelbe Bereich markiert einen Tisch. An jedem Tisch kann ein Schüler sitzen. Die Tafel ist u</w:t>
      </w:r>
      <w:r>
        <w:t>n</w:t>
      </w:r>
      <w:r>
        <w:lastRenderedPageBreak/>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 wird der Unterricht gestört oder die Beiden lenken sich gegenseitig ab).</w:t>
      </w:r>
    </w:p>
    <w:p w:rsidR="00F25B30" w:rsidRDefault="00F25B30" w:rsidP="00177F45">
      <w:pPr>
        <w:pStyle w:val="StandardNichthngend"/>
        <w:rPr>
          <w:noProof/>
          <w:lang w:eastAsia="de-DE"/>
        </w:rPr>
      </w:pPr>
    </w:p>
    <w:p w:rsidR="00524D7D" w:rsidRDefault="00F25B30" w:rsidP="00177F45">
      <w:pPr>
        <w:pStyle w:val="StandardNichthngend"/>
      </w:pPr>
      <w:r>
        <w:rPr>
          <w:noProof/>
          <w:lang w:eastAsia="de-DE"/>
        </w:rPr>
        <w:drawing>
          <wp:inline distT="0" distB="0" distL="0" distR="0" wp14:anchorId="17E8572A" wp14:editId="476495E9">
            <wp:extent cx="4855448" cy="2076450"/>
            <wp:effectExtent l="0" t="0" r="254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25480" b="32756"/>
                    <a:stretch/>
                  </pic:blipFill>
                  <pic:spPr bwMode="auto">
                    <a:xfrm>
                      <a:off x="0" y="0"/>
                      <a:ext cx="4859655" cy="2078249"/>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CE0E4C">
      <w:pPr>
        <w:pStyle w:val="Beschriftung"/>
      </w:pPr>
      <w:bookmarkStart w:id="65" w:name="_Toc356400586"/>
      <w:r w:rsidRPr="008A0211">
        <w:t xml:space="preserve">Abbildung </w:t>
      </w:r>
      <w:r w:rsidR="00B31F8B">
        <w:fldChar w:fldCharType="begin"/>
      </w:r>
      <w:r w:rsidR="00B31F8B">
        <w:instrText xml:space="preserve"> SEQ Abbildung \* ARABIC </w:instrText>
      </w:r>
      <w:r w:rsidR="00B31F8B">
        <w:fldChar w:fldCharType="separate"/>
      </w:r>
      <w:r w:rsidR="00F541EF">
        <w:rPr>
          <w:noProof/>
        </w:rPr>
        <w:t>6</w:t>
      </w:r>
      <w:r w:rsidR="00B31F8B">
        <w:rPr>
          <w:noProof/>
        </w:rPr>
        <w:fldChar w:fldCharType="end"/>
      </w:r>
      <w:r w:rsidRPr="008A0211">
        <w:t>: Klassenraum mit Tafel, Schülern und einer Legende</w:t>
      </w:r>
      <w:bookmarkEnd w:id="65"/>
    </w:p>
    <w:p w:rsidR="00524D7D" w:rsidRDefault="00A46DC1" w:rsidP="00CE0E4C">
      <w:pPr>
        <w:pStyle w:val="berschrift3"/>
      </w:pPr>
      <w:bookmarkStart w:id="66" w:name="_Toc356400569"/>
      <w:r>
        <w:t>Relationen der Schüler</w:t>
      </w:r>
      <w:bookmarkEnd w:id="66"/>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CE0E4C">
      <w:pPr>
        <w:pStyle w:val="Listenabsatz"/>
        <w:numPr>
          <w:ilvl w:val="0"/>
          <w:numId w:val="38"/>
        </w:numPr>
      </w:pPr>
      <w:r>
        <w:t>Beziehung zwischen zwei Schülern</w:t>
      </w:r>
    </w:p>
    <w:p w:rsidR="00524D7D" w:rsidRDefault="00524D7D" w:rsidP="00CE0E4C">
      <w:pPr>
        <w:pStyle w:val="Listenabsatz"/>
        <w:numPr>
          <w:ilvl w:val="0"/>
          <w:numId w:val="38"/>
        </w:numPr>
      </w:pPr>
      <w:r>
        <w:t>Beziehung des Schülers zur Tafel</w:t>
      </w:r>
    </w:p>
    <w:p w:rsidR="00A46DC1" w:rsidRDefault="00524D7D" w:rsidP="00CE0E4C">
      <w:r>
        <w:t>Wenn die Maus über einem Schüler schwebt, werden seine Beziehu</w:t>
      </w:r>
      <w:r>
        <w:t>n</w:t>
      </w:r>
      <w:r>
        <w:t>gen angezeigt.</w:t>
      </w:r>
      <w:r w:rsidR="00A46DC1">
        <w:t xml:space="preserve"> In der </w:t>
      </w:r>
      <w:r w:rsidR="00A46DC1">
        <w:fldChar w:fldCharType="begin"/>
      </w:r>
      <w:r w:rsidR="00A46DC1">
        <w:instrText xml:space="preserve"> REF _Ref354502623 \h </w:instrText>
      </w:r>
      <w:r w:rsidR="00A46DC1">
        <w:fldChar w:fldCharType="separate"/>
      </w:r>
      <w:r w:rsidR="00F541EF">
        <w:t xml:space="preserve">Abbildung </w:t>
      </w:r>
      <w:r w:rsidR="00F541EF">
        <w:rPr>
          <w:noProof/>
        </w:rPr>
        <w:t>7</w:t>
      </w:r>
      <w:r w:rsidR="00A46DC1">
        <w:fldChar w:fldCharType="end"/>
      </w:r>
      <w:r w:rsidR="00A46DC1">
        <w:t xml:space="preserve"> ist die Maus über </w:t>
      </w:r>
      <w:r w:rsidR="006044D5">
        <w:t>Lilly</w:t>
      </w:r>
      <w:r w:rsidR="00A46DC1">
        <w:t xml:space="preserve"> und ihre Relationen werden sichtbar. Hier ist beispielsweise die Relation zur Tafel=</w:t>
      </w:r>
      <w:r w:rsidR="006044D5">
        <w:t>2</w:t>
      </w:r>
      <w:r w:rsidR="00A46DC1">
        <w:t>. Das bede</w:t>
      </w:r>
      <w:r w:rsidR="00A46DC1">
        <w:t>u</w:t>
      </w:r>
      <w:r w:rsidR="00A46DC1">
        <w:t xml:space="preserve">tet, </w:t>
      </w:r>
      <w:r w:rsidR="006044D5">
        <w:t xml:space="preserve">Lilly </w:t>
      </w:r>
      <w:r w:rsidR="00A46DC1">
        <w:t>sollte nach Möglichkeit näher an der Tafel sitzen. Dieser Wert lässt sich nicht nur an der Linie zur Tafel ablesen, sondern ist auch als weißer Ba</w:t>
      </w:r>
      <w:r w:rsidR="00A46DC1">
        <w:t>l</w:t>
      </w:r>
      <w:r w:rsidR="00A46DC1">
        <w:t>ken in der Legende eingezeichnet.</w:t>
      </w:r>
    </w:p>
    <w:p w:rsidR="00524D7D" w:rsidRDefault="006044D5" w:rsidP="00177F45">
      <w:pPr>
        <w:pStyle w:val="StandardNichthngend"/>
      </w:pPr>
      <w:r>
        <w:rPr>
          <w:noProof/>
          <w:lang w:eastAsia="de-DE"/>
        </w:rPr>
        <w:lastRenderedPageBreak/>
        <w:drawing>
          <wp:inline distT="0" distB="0" distL="0" distR="0" wp14:anchorId="64CF493A" wp14:editId="7F3911A1">
            <wp:extent cx="5374306" cy="25908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67" w:name="_Ref354502623"/>
      <w:bookmarkStart w:id="68" w:name="_Toc356400587"/>
      <w:r>
        <w:t xml:space="preserve">Abbildung </w:t>
      </w:r>
      <w:r w:rsidR="00B31F8B">
        <w:fldChar w:fldCharType="begin"/>
      </w:r>
      <w:r w:rsidR="00B31F8B">
        <w:instrText xml:space="preserve"> SEQ Abbildung \* ARABIC </w:instrText>
      </w:r>
      <w:r w:rsidR="00B31F8B">
        <w:fldChar w:fldCharType="separate"/>
      </w:r>
      <w:r w:rsidR="00F541EF">
        <w:rPr>
          <w:noProof/>
        </w:rPr>
        <w:t>7</w:t>
      </w:r>
      <w:r w:rsidR="00B31F8B">
        <w:rPr>
          <w:noProof/>
        </w:rPr>
        <w:fldChar w:fldCharType="end"/>
      </w:r>
      <w:bookmarkEnd w:id="67"/>
      <w:r>
        <w:t>: Die Relationen einer Schülerin werden angezeigt.</w:t>
      </w:r>
      <w:bookmarkEnd w:id="68"/>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 xml:space="preserve">Lilly </w:t>
      </w:r>
      <w:r>
        <w:t xml:space="preserve">beispielsweise nicht neben </w:t>
      </w:r>
      <w:r w:rsidR="00C04299">
        <w:t>Ralf</w:t>
      </w:r>
      <w:r>
        <w:t xml:space="preserve"> si</w:t>
      </w:r>
      <w:r>
        <w:t>t</w:t>
      </w:r>
      <w:r>
        <w:t>zen soll, dann</w:t>
      </w:r>
      <w:r w:rsidR="001C1048">
        <w:t xml:space="preserve"> kann </w:t>
      </w:r>
      <w:r w:rsidR="00C04299">
        <w:t xml:space="preserve">Lilly </w:t>
      </w:r>
      <w:r w:rsidR="001C1048">
        <w:t xml:space="preserve">angeklickt werden, </w:t>
      </w:r>
      <w:r>
        <w:t>mit gedrückter</w:t>
      </w:r>
      <w:r w:rsidR="001C1048">
        <w:t xml:space="preserve"> linker </w:t>
      </w:r>
      <w:r>
        <w:t>Mausta</w:t>
      </w:r>
      <w:r>
        <w:t>s</w:t>
      </w:r>
      <w:r>
        <w:t xml:space="preserve">te auf </w:t>
      </w:r>
      <w:r w:rsidR="00C04299">
        <w:t>Ralf</w:t>
      </w:r>
      <w:r>
        <w:t xml:space="preserve"> </w:t>
      </w:r>
      <w:r w:rsidR="001C1048">
        <w:t xml:space="preserve">gezogen werden und dort die linke Taste losgelassen werden. </w:t>
      </w:r>
      <w:r>
        <w:t>Über das Mausrad kann nun die Relation verändert werden. Bei einer Dr</w:t>
      </w:r>
      <w:r>
        <w:t>e</w:t>
      </w:r>
      <w:r>
        <w:t>hung des Rads vom Benutzer weg, wird dieser Wert größer (Richtung grün). In die andere Richtung wird der Wert kleiner (Richtung rot).</w:t>
      </w:r>
      <w:r w:rsidR="001C1048">
        <w:t xml:space="preserve"> Der Wert wird an der </w:t>
      </w:r>
      <w:r w:rsidR="00C04299">
        <w:t>Kante</w:t>
      </w:r>
      <w:r w:rsidR="001C1048">
        <w:t xml:space="preserve"> zw</w:t>
      </w:r>
      <w:r w:rsidR="001C1048">
        <w:t>i</w:t>
      </w:r>
      <w:r w:rsidR="001C1048">
        <w:t xml:space="preserve">schen </w:t>
      </w:r>
      <w:r w:rsidR="00C04299">
        <w:t xml:space="preserve">Lilly </w:t>
      </w:r>
      <w:r w:rsidR="001C1048">
        <w:t xml:space="preserve">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w:t>
      </w:r>
      <w:r w:rsidR="00E76730">
        <w:t>n</w:t>
      </w:r>
      <w:r w:rsidR="00E76730">
        <w:t>tragen.</w:t>
      </w:r>
    </w:p>
    <w:p w:rsidR="00C1111C" w:rsidRDefault="00C1111C" w:rsidP="00C1111C">
      <w:pPr>
        <w:pStyle w:val="berschrift3"/>
      </w:pPr>
      <w:bookmarkStart w:id="69" w:name="_Toc356400570"/>
      <w:r>
        <w:lastRenderedPageBreak/>
        <w:t>Relation zur Tafel</w:t>
      </w:r>
      <w:bookmarkEnd w:id="69"/>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p>
    <w:p w:rsidR="006E6D37" w:rsidRDefault="006E6D37" w:rsidP="00CE0E4C">
      <w:pPr>
        <w:pStyle w:val="berschrift2"/>
      </w:pPr>
      <w:bookmarkStart w:id="70" w:name="_Toc356400571"/>
      <w:r>
        <w:t>Fitness-Funktion</w:t>
      </w:r>
      <w:bookmarkEnd w:id="70"/>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177F45">
      <w:pPr>
        <w:pStyle w:val="StandardNichthngend"/>
      </w:pPr>
      <w:r>
        <w:rPr>
          <w:noProof/>
          <w:lang w:eastAsia="de-DE"/>
        </w:rPr>
        <w:drawing>
          <wp:inline distT="0" distB="0" distL="0" distR="0" wp14:anchorId="30FF7D4E" wp14:editId="5476E158">
            <wp:extent cx="5562600" cy="181143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71" w:name="_Ref356388701"/>
      <w:bookmarkStart w:id="72" w:name="_Toc356400588"/>
      <w:r>
        <w:t xml:space="preserve">Abbildung </w:t>
      </w:r>
      <w:r w:rsidR="00B31F8B">
        <w:fldChar w:fldCharType="begin"/>
      </w:r>
      <w:r w:rsidR="00B31F8B">
        <w:instrText xml:space="preserve"> SEQ Abbildung \* ARABIC </w:instrText>
      </w:r>
      <w:r w:rsidR="00B31F8B">
        <w:fldChar w:fldCharType="separate"/>
      </w:r>
      <w:r w:rsidR="00F541EF">
        <w:rPr>
          <w:noProof/>
        </w:rPr>
        <w:t>8</w:t>
      </w:r>
      <w:r w:rsidR="00B31F8B">
        <w:rPr>
          <w:noProof/>
        </w:rPr>
        <w:fldChar w:fldCharType="end"/>
      </w:r>
      <w:bookmarkEnd w:id="71"/>
      <w:r>
        <w:t>: Verlauf der Fitness und Fitness der aktuellen Repräsentation</w:t>
      </w:r>
      <w:bookmarkEnd w:id="72"/>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F541EF">
        <w:t xml:space="preserve">Abbildung </w:t>
      </w:r>
      <w:r w:rsidR="00F541EF">
        <w:rPr>
          <w:noProof/>
        </w:rPr>
        <w:t>8</w:t>
      </w:r>
      <w:r w:rsidR="00EC6FA3">
        <w:fldChar w:fldCharType="end"/>
      </w:r>
      <w:r w:rsidR="005379AF">
        <w:t xml:space="preserve"> </w:t>
      </w:r>
      <w:r w:rsidR="00561909">
        <w:t xml:space="preserve">zeigt, </w:t>
      </w:r>
      <w:r w:rsidR="005379AF">
        <w:t xml:space="preserve">steigt die Fitness in den ersten </w:t>
      </w:r>
      <w:r w:rsidR="00561909">
        <w:t>25</w:t>
      </w:r>
      <w:r w:rsidR="005379AF">
        <w:t xml:space="preserve"> G</w:t>
      </w:r>
      <w:r w:rsidR="005379AF">
        <w:t>e</w:t>
      </w:r>
      <w:r w:rsidR="005379AF">
        <w:t>nerationen stark</w:t>
      </w:r>
      <w:r w:rsidR="00561909">
        <w:t xml:space="preserve"> an</w:t>
      </w:r>
      <w:r w:rsidR="005379AF">
        <w:t xml:space="preserve">. Ab der </w:t>
      </w:r>
      <w:r w:rsidR="00561909">
        <w:t>50</w:t>
      </w:r>
      <w:r w:rsidR="005379AF">
        <w:t xml:space="preserve">. Generation verbessert sich die Fitness </w:t>
      </w:r>
      <w:r w:rsidR="00A30A83">
        <w:t>nur noch m</w:t>
      </w:r>
      <w:r w:rsidR="00A30A83">
        <w:t>i</w:t>
      </w:r>
      <w:r w:rsidR="00A30A83">
        <w:t>nimal.</w:t>
      </w:r>
      <w:r w:rsidR="006632AE">
        <w:t xml:space="preserve"> Aktuell wird ein Klassensatz angezeigt mit einer Fitness von 435. Der beste Wert ist mit 449 angegeben. </w:t>
      </w:r>
      <w:r w:rsidR="00233B24">
        <w:t>Das macht ein</w:t>
      </w:r>
      <w:r w:rsidR="006632AE">
        <w:t xml:space="preserve"> Delta von 367 zum Schlechtesten, der 82</w:t>
      </w:r>
      <w:r w:rsidR="00D23534">
        <w:t xml:space="preserve"> entspricht</w:t>
      </w:r>
      <w:r w:rsidR="006632AE">
        <w:t>.</w:t>
      </w:r>
    </w:p>
    <w:p w:rsidR="002A48D2" w:rsidRDefault="002A48D2" w:rsidP="00CE0E4C">
      <w:pPr>
        <w:pStyle w:val="berschrift2"/>
      </w:pPr>
      <w:bookmarkStart w:id="73" w:name="_Ref350362087"/>
      <w:bookmarkStart w:id="74" w:name="_Toc356400572"/>
      <w:r>
        <w:t>Evaluation</w:t>
      </w:r>
      <w:bookmarkEnd w:id="74"/>
    </w:p>
    <w:p w:rsidR="000052C9" w:rsidRDefault="0022734A" w:rsidP="000052C9">
      <w:r>
        <w:t>In diesem Abschnitt werden</w:t>
      </w:r>
      <w:r w:rsidR="000052C9">
        <w:t xml:space="preserve"> die </w:t>
      </w:r>
      <w:r w:rsidR="0024118C">
        <w:t xml:space="preserve">verschieden </w:t>
      </w:r>
      <w:r w:rsidR="000052C9">
        <w:t>Parameter an einigen Be</w:t>
      </w:r>
      <w:r w:rsidR="000052C9">
        <w:t>i</w:t>
      </w:r>
      <w:r w:rsidR="000052C9">
        <w:t>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lastRenderedPageBreak/>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w:t>
      </w:r>
      <w:r w:rsidR="00A527AF">
        <w:t>n</w:t>
      </w:r>
      <w:r w:rsidR="00A527AF">
        <w:t>den.</w:t>
      </w:r>
    </w:p>
    <w:p w:rsidR="009D543B" w:rsidRPr="009D543B" w:rsidRDefault="009D543B" w:rsidP="009D543B">
      <w:r>
        <w:t>Zunächst sollen die beiden Mutationsoperatoren Swap und Inversion untersucht werden.</w:t>
      </w:r>
      <w:r w:rsidRPr="009D543B">
        <w:t xml:space="preserve"> </w:t>
      </w:r>
    </w:p>
    <w:p w:rsidR="009D543B" w:rsidRDefault="009D543B" w:rsidP="009D543B">
      <w:pPr>
        <w:pStyle w:val="berschrift3"/>
      </w:pPr>
      <w:bookmarkStart w:id="75" w:name="_Toc356400573"/>
      <w:r>
        <w:t>Mutation durch Swap</w:t>
      </w:r>
      <w:bookmarkEnd w:id="75"/>
    </w:p>
    <w:p w:rsidR="009D543B"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3F3201">
        <w:t>Daher soll nun Untersucht werden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F541EF">
        <w:t xml:space="preserve">Tabelle </w:t>
      </w:r>
      <w:r w:rsidR="00F541EF">
        <w:rPr>
          <w:noProof/>
        </w:rPr>
        <w:t>5</w:t>
      </w:r>
      <w:r w:rsidR="003F3201">
        <w:fldChar w:fldCharType="end"/>
      </w:r>
      <w:r w:rsidR="003F3201">
        <w: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C05866" w:rsidTr="00C058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073639">
            <w:pPr>
              <w:ind w:firstLine="0"/>
            </w:pPr>
            <w:r>
              <w:t>Konfiguration</w:t>
            </w:r>
          </w:p>
        </w:tc>
        <w:tc>
          <w:tcPr>
            <w:tcW w:w="1707" w:type="dxa"/>
          </w:tcPr>
          <w:p w:rsidR="00C05866" w:rsidRDefault="00C05866" w:rsidP="00073639">
            <w:pPr>
              <w:ind w:firstLine="0"/>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073639">
            <w:pPr>
              <w:ind w:firstLine="0"/>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073639">
            <w:pPr>
              <w:ind w:firstLine="0"/>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073639">
            <w:pPr>
              <w:ind w:firstLine="0"/>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073639">
            <w:pPr>
              <w:ind w:firstLine="0"/>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073639">
            <w:pPr>
              <w:ind w:firstLine="0"/>
              <w:cnfStyle w:val="100000000000" w:firstRow="1" w:lastRow="0" w:firstColumn="0" w:lastColumn="0" w:oddVBand="0" w:evenVBand="0" w:oddHBand="0" w:evenHBand="0" w:firstRowFirstColumn="0" w:firstRowLastColumn="0" w:lastRowFirstColumn="0" w:lastRowLastColumn="0"/>
            </w:pPr>
            <w:r>
              <w:t>Schwarz</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073639">
            <w:pPr>
              <w:ind w:firstLine="0"/>
            </w:pPr>
            <w:r>
              <w:t>Swap</w:t>
            </w:r>
          </w:p>
        </w:tc>
        <w:tc>
          <w:tcPr>
            <w:tcW w:w="1707" w:type="dxa"/>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073639">
            <w:pPr>
              <w:ind w:firstLine="0"/>
            </w:pPr>
          </w:p>
        </w:tc>
        <w:tc>
          <w:tcPr>
            <w:tcW w:w="1707" w:type="dxa"/>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Normal</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073639">
            <w:pPr>
              <w:ind w:firstLine="0"/>
            </w:pPr>
          </w:p>
        </w:tc>
        <w:tc>
          <w:tcPr>
            <w:tcW w:w="1707" w:type="dxa"/>
            <w:tcBorders>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Parents</w:t>
            </w:r>
          </w:p>
        </w:tc>
        <w:tc>
          <w:tcPr>
            <w:tcW w:w="944" w:type="dxa"/>
            <w:tcBorders>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944" w:type="dxa"/>
            <w:tcBorders>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1037" w:type="dxa"/>
            <w:tcBorders>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10</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vMerge/>
            <w:tcBorders>
              <w:right w:val="nil"/>
            </w:tcBorders>
          </w:tcPr>
          <w:p w:rsidR="00C05866" w:rsidRDefault="00C05866" w:rsidP="00073639">
            <w:pPr>
              <w:ind w:firstLine="0"/>
            </w:pPr>
          </w:p>
        </w:tc>
        <w:tc>
          <w:tcPr>
            <w:tcW w:w="1707" w:type="dxa"/>
            <w:tcBorders>
              <w:top w:val="nil"/>
              <w:left w:val="nil"/>
              <w:bottom w:val="single" w:sz="4" w:space="0" w:color="auto"/>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Swaps</w:t>
            </w:r>
          </w:p>
        </w:tc>
        <w:tc>
          <w:tcPr>
            <w:tcW w:w="944" w:type="dxa"/>
            <w:tcBorders>
              <w:top w:val="nil"/>
              <w:bottom w:val="single" w:sz="4" w:space="0" w:color="auto"/>
            </w:tcBorders>
          </w:tcPr>
          <w:p w:rsidR="00C05866" w:rsidRP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top w:val="nil"/>
              <w:bottom w:val="single" w:sz="4" w:space="0" w:color="auto"/>
              <w:right w:val="nil"/>
            </w:tcBorders>
          </w:tcPr>
          <w:p w:rsidR="00C05866" w:rsidRP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C05866" w:rsidRP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C05866" w:rsidRP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top w:val="nil"/>
              <w:bottom w:val="single" w:sz="4" w:space="0" w:color="auto"/>
              <w:right w:val="nil"/>
            </w:tcBorders>
          </w:tcPr>
          <w:p w:rsidR="00C05866" w:rsidRP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073639">
            <w:pPr>
              <w:ind w:firstLine="0"/>
            </w:pPr>
          </w:p>
        </w:tc>
        <w:tc>
          <w:tcPr>
            <w:tcW w:w="1707" w:type="dxa"/>
            <w:tcBorders>
              <w:top w:val="single" w:sz="4" w:space="0" w:color="auto"/>
              <w:left w:val="single" w:sz="4" w:space="0" w:color="auto"/>
              <w:bottom w:val="single" w:sz="4" w:space="0" w:color="auto"/>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Swap</w:t>
            </w:r>
            <w:r>
              <w:br/>
              <w:t>operat</w:t>
            </w:r>
            <w:r>
              <w:t>i</w:t>
            </w:r>
            <w:r>
              <w:t>ons</w:t>
            </w:r>
          </w:p>
        </w:tc>
        <w:tc>
          <w:tcPr>
            <w:tcW w:w="944" w:type="dxa"/>
            <w:tcBorders>
              <w:top w:val="single" w:sz="4" w:space="0" w:color="auto"/>
              <w:bottom w:val="single" w:sz="4" w:space="0" w:color="auto"/>
            </w:tcBorders>
          </w:tcPr>
          <w:p w:rsidR="00C05866" w:rsidRPr="00C05866" w:rsidRDefault="00C05866" w:rsidP="00073639">
            <w:pPr>
              <w:ind w:firstLine="0"/>
              <w:cnfStyle w:val="000000100000" w:firstRow="0" w:lastRow="0" w:firstColumn="0" w:lastColumn="0" w:oddVBand="0" w:evenVBand="0" w:oddHBand="1" w:evenHBand="0" w:firstRowFirstColumn="0" w:firstRowLastColumn="0" w:lastRowFirstColumn="0" w:lastRowLastColumn="0"/>
              <w:rPr>
                <w:b/>
              </w:rPr>
            </w:pPr>
            <w:r w:rsidRPr="00C05866">
              <w:rPr>
                <w:b/>
              </w:rPr>
              <w:t>1</w:t>
            </w:r>
          </w:p>
        </w:tc>
        <w:tc>
          <w:tcPr>
            <w:tcW w:w="944" w:type="dxa"/>
            <w:tcBorders>
              <w:top w:val="single" w:sz="4" w:space="0" w:color="auto"/>
              <w:bottom w:val="single" w:sz="4" w:space="0" w:color="auto"/>
              <w:right w:val="nil"/>
            </w:tcBorders>
          </w:tcPr>
          <w:p w:rsidR="00C05866" w:rsidRPr="00C05866" w:rsidRDefault="00C05866" w:rsidP="00073639">
            <w:pPr>
              <w:ind w:firstLine="0"/>
              <w:cnfStyle w:val="000000100000" w:firstRow="0" w:lastRow="0" w:firstColumn="0" w:lastColumn="0" w:oddVBand="0" w:evenVBand="0" w:oddHBand="1" w:evenHBand="0" w:firstRowFirstColumn="0" w:firstRowLastColumn="0" w:lastRowFirstColumn="0" w:lastRowLastColumn="0"/>
              <w:rPr>
                <w:b/>
              </w:rPr>
            </w:pPr>
            <w:r w:rsidRPr="00C05866">
              <w:rPr>
                <w:b/>
              </w:rPr>
              <w:t>2</w:t>
            </w:r>
          </w:p>
        </w:tc>
        <w:tc>
          <w:tcPr>
            <w:tcW w:w="943" w:type="dxa"/>
            <w:tcBorders>
              <w:top w:val="single" w:sz="4" w:space="0" w:color="auto"/>
              <w:left w:val="nil"/>
              <w:bottom w:val="single" w:sz="4" w:space="0" w:color="auto"/>
              <w:right w:val="nil"/>
            </w:tcBorders>
          </w:tcPr>
          <w:p w:rsidR="00C05866" w:rsidRPr="00C05866" w:rsidRDefault="00C05866" w:rsidP="00073639">
            <w:pPr>
              <w:ind w:firstLine="0"/>
              <w:cnfStyle w:val="000000100000" w:firstRow="0" w:lastRow="0" w:firstColumn="0" w:lastColumn="0" w:oddVBand="0" w:evenVBand="0" w:oddHBand="1" w:evenHBand="0" w:firstRowFirstColumn="0" w:firstRowLastColumn="0" w:lastRowFirstColumn="0" w:lastRowLastColumn="0"/>
              <w:rPr>
                <w:b/>
              </w:rPr>
            </w:pPr>
            <w:r>
              <w:rPr>
                <w:b/>
              </w:rPr>
              <w:t>3</w:t>
            </w:r>
          </w:p>
        </w:tc>
        <w:tc>
          <w:tcPr>
            <w:tcW w:w="943" w:type="dxa"/>
            <w:tcBorders>
              <w:top w:val="single" w:sz="4" w:space="0" w:color="auto"/>
              <w:left w:val="nil"/>
              <w:bottom w:val="single" w:sz="4" w:space="0" w:color="auto"/>
              <w:right w:val="nil"/>
            </w:tcBorders>
          </w:tcPr>
          <w:p w:rsidR="00C05866" w:rsidRPr="00C05866" w:rsidRDefault="00C05866" w:rsidP="00073639">
            <w:pPr>
              <w:ind w:firstLine="0"/>
              <w:cnfStyle w:val="000000100000" w:firstRow="0" w:lastRow="0" w:firstColumn="0" w:lastColumn="0" w:oddVBand="0" w:evenVBand="0" w:oddHBand="1" w:evenHBand="0" w:firstRowFirstColumn="0" w:firstRowLastColumn="0" w:lastRowFirstColumn="0" w:lastRowLastColumn="0"/>
              <w:rPr>
                <w:b/>
              </w:rPr>
            </w:pPr>
            <w:r>
              <w:rPr>
                <w:b/>
              </w:rPr>
              <w:t>4</w:t>
            </w:r>
          </w:p>
        </w:tc>
        <w:tc>
          <w:tcPr>
            <w:tcW w:w="1037" w:type="dxa"/>
            <w:tcBorders>
              <w:top w:val="single" w:sz="4" w:space="0" w:color="auto"/>
              <w:left w:val="nil"/>
              <w:bottom w:val="single" w:sz="4" w:space="0" w:color="auto"/>
              <w:right w:val="single" w:sz="4" w:space="0" w:color="auto"/>
            </w:tcBorders>
          </w:tcPr>
          <w:p w:rsidR="00C05866" w:rsidRPr="00C05866" w:rsidRDefault="00C05866" w:rsidP="00073639">
            <w:pPr>
              <w:ind w:firstLine="0"/>
              <w:cnfStyle w:val="000000100000" w:firstRow="0" w:lastRow="0" w:firstColumn="0" w:lastColumn="0" w:oddVBand="0" w:evenVBand="0" w:oddHBand="1" w:evenHBand="0" w:firstRowFirstColumn="0" w:firstRowLastColumn="0" w:lastRowFirstColumn="0" w:lastRowLastColumn="0"/>
              <w:rPr>
                <w:b/>
              </w:rPr>
            </w:pPr>
            <w:r>
              <w:rPr>
                <w:b/>
              </w:rPr>
              <w:t>5</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vMerge/>
            <w:tcBorders>
              <w:right w:val="nil"/>
            </w:tcBorders>
          </w:tcPr>
          <w:p w:rsidR="00C05866" w:rsidRDefault="00C05866" w:rsidP="00073639">
            <w:pPr>
              <w:ind w:firstLine="0"/>
            </w:pPr>
          </w:p>
        </w:tc>
        <w:tc>
          <w:tcPr>
            <w:tcW w:w="1707" w:type="dxa"/>
            <w:tcBorders>
              <w:top w:val="single" w:sz="4" w:space="0" w:color="auto"/>
              <w:left w:val="nil"/>
              <w:bottom w:val="nil"/>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bottom w:val="nil"/>
            </w:tcBorders>
          </w:tcPr>
          <w:p w:rsidR="00C05866" w:rsidRPr="008B756C"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bottom w:val="nil"/>
              <w:right w:val="nil"/>
            </w:tcBorders>
          </w:tcPr>
          <w:p w:rsidR="00C05866" w:rsidRPr="008B756C"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bottom w:val="nil"/>
              <w:right w:val="nil"/>
            </w:tcBorders>
          </w:tcPr>
          <w:p w:rsidR="00C05866" w:rsidRPr="008B756C"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bottom w:val="nil"/>
              <w:right w:val="nil"/>
            </w:tcBorders>
          </w:tcPr>
          <w:p w:rsidR="00C05866" w:rsidRPr="008B756C"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bottom w:val="nil"/>
              <w:right w:val="nil"/>
            </w:tcBorders>
          </w:tcPr>
          <w:p w:rsidR="00C05866" w:rsidRPr="008B756C" w:rsidRDefault="00C05866" w:rsidP="00073639">
            <w:pPr>
              <w:ind w:firstLine="0"/>
              <w:cnfStyle w:val="000000000000" w:firstRow="0" w:lastRow="0" w:firstColumn="0" w:lastColumn="0" w:oddVBand="0" w:evenVBand="0" w:oddHBand="0" w:evenHBand="0" w:firstRowFirstColumn="0" w:firstRowLastColumn="0" w:lastRowFirstColumn="0" w:lastRowLastColumn="0"/>
            </w:pPr>
            <w:r w:rsidRPr="008B756C">
              <w:t>0</w:t>
            </w:r>
          </w:p>
        </w:tc>
      </w:tr>
      <w:tr w:rsidR="00C05866" w:rsidTr="00C058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073639">
            <w:pPr>
              <w:ind w:firstLine="0"/>
            </w:pPr>
          </w:p>
        </w:tc>
        <w:tc>
          <w:tcPr>
            <w:tcW w:w="1707" w:type="dxa"/>
            <w:tcBorders>
              <w:top w:val="nil"/>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Inversion</w:t>
            </w:r>
            <w:r>
              <w:br/>
              <w:t>op</w:t>
            </w:r>
            <w:r>
              <w:t>e</w:t>
            </w:r>
            <w:r>
              <w:t>rations</w:t>
            </w:r>
          </w:p>
        </w:tc>
        <w:tc>
          <w:tcPr>
            <w:tcW w:w="944" w:type="dxa"/>
            <w:tcBorders>
              <w:top w:val="nil"/>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0</w:t>
            </w:r>
          </w:p>
        </w:tc>
        <w:tc>
          <w:tcPr>
            <w:tcW w:w="944" w:type="dxa"/>
            <w:tcBorders>
              <w:top w:val="nil"/>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0</w:t>
            </w:r>
          </w:p>
        </w:tc>
        <w:tc>
          <w:tcPr>
            <w:tcW w:w="943" w:type="dxa"/>
            <w:tcBorders>
              <w:top w:val="nil"/>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0</w:t>
            </w:r>
          </w:p>
        </w:tc>
        <w:tc>
          <w:tcPr>
            <w:tcW w:w="943" w:type="dxa"/>
            <w:tcBorders>
              <w:top w:val="nil"/>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0</w:t>
            </w:r>
          </w:p>
        </w:tc>
        <w:tc>
          <w:tcPr>
            <w:tcW w:w="1037" w:type="dxa"/>
            <w:tcBorders>
              <w:top w:val="nil"/>
              <w:bottom w:val="nil"/>
            </w:tcBorders>
          </w:tcPr>
          <w:p w:rsidR="00C05866" w:rsidRDefault="00C05866" w:rsidP="00073639">
            <w:pPr>
              <w:ind w:firstLine="0"/>
              <w:cnfStyle w:val="000000100000" w:firstRow="0" w:lastRow="0" w:firstColumn="0" w:lastColumn="0" w:oddVBand="0" w:evenVBand="0" w:oddHBand="1" w:evenHBand="0" w:firstRowFirstColumn="0" w:firstRowLastColumn="0" w:lastRowFirstColumn="0" w:lastRowLastColumn="0"/>
            </w:pPr>
            <w:r>
              <w:t>0</w:t>
            </w:r>
          </w:p>
        </w:tc>
      </w:tr>
      <w:tr w:rsidR="00C05866" w:rsidTr="00C05866">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073639">
            <w:pPr>
              <w:ind w:firstLine="0"/>
            </w:pPr>
          </w:p>
        </w:tc>
        <w:tc>
          <w:tcPr>
            <w:tcW w:w="1707" w:type="dxa"/>
            <w:tcBorders>
              <w:top w:val="nil"/>
              <w:bottom w:val="single" w:sz="18" w:space="0" w:color="auto"/>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Descendants</w:t>
            </w:r>
          </w:p>
        </w:tc>
        <w:tc>
          <w:tcPr>
            <w:tcW w:w="944" w:type="dxa"/>
            <w:tcBorders>
              <w:top w:val="nil"/>
              <w:bottom w:val="single" w:sz="18" w:space="0" w:color="auto"/>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944" w:type="dxa"/>
            <w:tcBorders>
              <w:top w:val="nil"/>
              <w:bottom w:val="single" w:sz="18" w:space="0" w:color="auto"/>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nil"/>
              <w:bottom w:val="single" w:sz="18" w:space="0" w:color="auto"/>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nil"/>
              <w:bottom w:val="single" w:sz="18" w:space="0" w:color="auto"/>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1037" w:type="dxa"/>
            <w:tcBorders>
              <w:top w:val="nil"/>
              <w:bottom w:val="single" w:sz="18" w:space="0" w:color="auto"/>
            </w:tcBorders>
          </w:tcPr>
          <w:p w:rsidR="00C05866" w:rsidRDefault="00C05866" w:rsidP="00073639">
            <w:pPr>
              <w:ind w:firstLine="0"/>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76" w:name="_Ref356394870"/>
      <w:bookmarkStart w:id="77" w:name="_Toc356400597"/>
      <w:r>
        <w:t xml:space="preserve">Tabelle </w:t>
      </w:r>
      <w:r>
        <w:fldChar w:fldCharType="begin"/>
      </w:r>
      <w:r>
        <w:instrText xml:space="preserve"> SEQ Tabelle \* ARABIC </w:instrText>
      </w:r>
      <w:r>
        <w:fldChar w:fldCharType="separate"/>
      </w:r>
      <w:r w:rsidR="00F541EF">
        <w:rPr>
          <w:noProof/>
        </w:rPr>
        <w:t>5</w:t>
      </w:r>
      <w:r>
        <w:fldChar w:fldCharType="end"/>
      </w:r>
      <w:bookmarkEnd w:id="76"/>
      <w:r>
        <w:t xml:space="preserve">: Evaluation – Parameter: Wie viele Swaps </w:t>
      </w:r>
      <w:r w:rsidR="00C2114A">
        <w:t>je</w:t>
      </w:r>
      <w:r>
        <w:t xml:space="preserve"> Nachkomme</w:t>
      </w:r>
      <w:r w:rsidR="00C2114A">
        <w:t>n</w:t>
      </w:r>
      <w:r>
        <w:t>?</w:t>
      </w:r>
      <w:bookmarkEnd w:id="77"/>
    </w:p>
    <w:p w:rsidR="001E2A13" w:rsidRDefault="001E2A13" w:rsidP="001E2A13">
      <w:pPr>
        <w:rPr>
          <w:noProof/>
          <w:lang w:eastAsia="de-DE"/>
        </w:rPr>
      </w:pPr>
    </w:p>
    <w:p w:rsidR="001E2A13" w:rsidRDefault="001E2A13" w:rsidP="00177F45">
      <w:pPr>
        <w:pStyle w:val="StandardNichthngend"/>
      </w:pPr>
      <w:r>
        <w:rPr>
          <w:noProof/>
          <w:lang w:eastAsia="de-DE"/>
        </w:rPr>
        <w:drawing>
          <wp:inline distT="0" distB="0" distL="0" distR="0" wp14:anchorId="4FD31D8E" wp14:editId="7121B0DE">
            <wp:extent cx="5523107" cy="1543050"/>
            <wp:effectExtent l="0" t="0" r="1905"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78" w:name="_Toc356400589"/>
      <w:r>
        <w:t xml:space="preserve">Abbildung </w:t>
      </w:r>
      <w:r>
        <w:fldChar w:fldCharType="begin"/>
      </w:r>
      <w:r>
        <w:instrText xml:space="preserve"> SEQ Abbildung \* ARABIC </w:instrText>
      </w:r>
      <w:r>
        <w:fldChar w:fldCharType="separate"/>
      </w:r>
      <w:r w:rsidR="00F541EF">
        <w:rPr>
          <w:noProof/>
        </w:rPr>
        <w:t>9</w:t>
      </w:r>
      <w:r>
        <w:fldChar w:fldCharType="end"/>
      </w:r>
      <w:r>
        <w:t xml:space="preserve">: Wie viele Swaps </w:t>
      </w:r>
      <w:r w:rsidR="00C2114A">
        <w:t>je</w:t>
      </w:r>
      <w:r>
        <w:t xml:space="preserve"> Nachkommen</w:t>
      </w:r>
      <w:bookmarkEnd w:id="78"/>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Mit nur einem Swap je Nachkommen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9D543B">
      <w:pPr>
        <w:pStyle w:val="berschrift3"/>
      </w:pPr>
      <w:bookmarkStart w:id="79" w:name="_Toc356400574"/>
      <w:r>
        <w:t>Mutation durch Inversion</w:t>
      </w:r>
      <w:bookmarkEnd w:id="79"/>
    </w:p>
    <w:p w:rsidR="009D543B" w:rsidRDefault="00F50BC6" w:rsidP="009D543B">
      <w:r>
        <w:t xml:space="preserve">Dieselbe Evaluation wird nun für die Inversion durchgeführt. </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073639">
            <w:pPr>
              <w:ind w:firstLine="0"/>
            </w:pPr>
            <w:r>
              <w:t>Konfiguration</w:t>
            </w:r>
          </w:p>
        </w:tc>
        <w:tc>
          <w:tcPr>
            <w:tcW w:w="1707" w:type="dxa"/>
          </w:tcPr>
          <w:p w:rsidR="00F50BC6" w:rsidRDefault="00F50BC6" w:rsidP="00073639">
            <w:pPr>
              <w:ind w:firstLine="0"/>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073639">
            <w:pPr>
              <w:ind w:firstLine="0"/>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073639">
            <w:pPr>
              <w:ind w:firstLine="0"/>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073639">
            <w:pPr>
              <w:ind w:firstLine="0"/>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073639">
            <w:pPr>
              <w:ind w:firstLine="0"/>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073639">
            <w:pPr>
              <w:ind w:firstLine="0"/>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073639">
            <w:pPr>
              <w:ind w:firstLine="0"/>
            </w:pPr>
            <w:r>
              <w:t>Inversion</w:t>
            </w:r>
          </w:p>
        </w:tc>
        <w:tc>
          <w:tcPr>
            <w:tcW w:w="1707" w:type="dxa"/>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944" w:type="dxa"/>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943" w:type="dxa"/>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943" w:type="dxa"/>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w:t>
            </w:r>
          </w:p>
        </w:tc>
        <w:tc>
          <w:tcPr>
            <w:tcW w:w="1037" w:type="dxa"/>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073639">
            <w:pPr>
              <w:ind w:firstLine="0"/>
            </w:pPr>
          </w:p>
        </w:tc>
        <w:tc>
          <w:tcPr>
            <w:tcW w:w="1707" w:type="dxa"/>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073639">
            <w:pPr>
              <w:ind w:firstLine="0"/>
            </w:pPr>
          </w:p>
        </w:tc>
        <w:tc>
          <w:tcPr>
            <w:tcW w:w="1707" w:type="dxa"/>
            <w:tcBorders>
              <w:bottom w:val="nil"/>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Parents</w:t>
            </w:r>
          </w:p>
        </w:tc>
        <w:tc>
          <w:tcPr>
            <w:tcW w:w="944" w:type="dxa"/>
            <w:tcBorders>
              <w:bottom w:val="nil"/>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944" w:type="dxa"/>
            <w:tcBorders>
              <w:bottom w:val="nil"/>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943" w:type="dxa"/>
            <w:tcBorders>
              <w:bottom w:val="nil"/>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10</w:t>
            </w:r>
          </w:p>
        </w:tc>
        <w:tc>
          <w:tcPr>
            <w:tcW w:w="1037" w:type="dxa"/>
            <w:tcBorders>
              <w:bottom w:val="nil"/>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Borders>
              <w:right w:val="nil"/>
            </w:tcBorders>
          </w:tcPr>
          <w:p w:rsidR="00F50BC6" w:rsidRDefault="00F50BC6" w:rsidP="00073639">
            <w:pPr>
              <w:ind w:firstLine="0"/>
            </w:pPr>
          </w:p>
        </w:tc>
        <w:tc>
          <w:tcPr>
            <w:tcW w:w="1707" w:type="dxa"/>
            <w:tcBorders>
              <w:top w:val="nil"/>
              <w:left w:val="nil"/>
              <w:bottom w:val="nil"/>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Swaps</w:t>
            </w:r>
          </w:p>
        </w:tc>
        <w:tc>
          <w:tcPr>
            <w:tcW w:w="944" w:type="dxa"/>
            <w:tcBorders>
              <w:top w:val="nil"/>
              <w:bottom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t>0</w:t>
            </w:r>
          </w:p>
        </w:tc>
        <w:tc>
          <w:tcPr>
            <w:tcW w:w="944" w:type="dxa"/>
            <w:tcBorders>
              <w:top w:val="nil"/>
              <w:bottom w:val="nil"/>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0</w:t>
            </w:r>
          </w:p>
        </w:tc>
        <w:tc>
          <w:tcPr>
            <w:tcW w:w="943" w:type="dxa"/>
            <w:tcBorders>
              <w:top w:val="nil"/>
              <w:bottom w:val="nil"/>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0</w:t>
            </w:r>
          </w:p>
        </w:tc>
        <w:tc>
          <w:tcPr>
            <w:tcW w:w="943" w:type="dxa"/>
            <w:tcBorders>
              <w:top w:val="nil"/>
              <w:bottom w:val="nil"/>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0</w:t>
            </w:r>
          </w:p>
        </w:tc>
        <w:tc>
          <w:tcPr>
            <w:tcW w:w="1037" w:type="dxa"/>
            <w:tcBorders>
              <w:top w:val="nil"/>
              <w:bottom w:val="nil"/>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nil"/>
            </w:tcBorders>
          </w:tcPr>
          <w:p w:rsidR="00F50BC6" w:rsidRDefault="00F50BC6" w:rsidP="00073639">
            <w:pPr>
              <w:ind w:firstLine="0"/>
            </w:pPr>
          </w:p>
        </w:tc>
        <w:tc>
          <w:tcPr>
            <w:tcW w:w="1707" w:type="dxa"/>
            <w:tcBorders>
              <w:top w:val="nil"/>
              <w:left w:val="nil"/>
              <w:bottom w:val="nil"/>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Swap</w:t>
            </w:r>
            <w:r>
              <w:br/>
              <w:t>operat</w:t>
            </w:r>
            <w:r>
              <w:t>i</w:t>
            </w:r>
            <w:r>
              <w:t>ons</w:t>
            </w:r>
          </w:p>
        </w:tc>
        <w:tc>
          <w:tcPr>
            <w:tcW w:w="944" w:type="dxa"/>
            <w:tcBorders>
              <w:top w:val="nil"/>
              <w:bottom w:val="nil"/>
            </w:tcBorders>
          </w:tcPr>
          <w:p w:rsidR="00F50BC6" w:rsidRP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rsidRPr="00F50BC6">
              <w:t>0</w:t>
            </w:r>
          </w:p>
        </w:tc>
        <w:tc>
          <w:tcPr>
            <w:tcW w:w="944" w:type="dxa"/>
            <w:tcBorders>
              <w:top w:val="nil"/>
              <w:bottom w:val="nil"/>
              <w:right w:val="nil"/>
            </w:tcBorders>
          </w:tcPr>
          <w:p w:rsidR="00F50BC6" w:rsidRP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rsidRPr="00F50BC6">
              <w:t>0</w:t>
            </w:r>
          </w:p>
        </w:tc>
        <w:tc>
          <w:tcPr>
            <w:tcW w:w="943" w:type="dxa"/>
            <w:tcBorders>
              <w:top w:val="nil"/>
              <w:left w:val="nil"/>
              <w:bottom w:val="nil"/>
              <w:right w:val="nil"/>
            </w:tcBorders>
          </w:tcPr>
          <w:p w:rsidR="00F50BC6" w:rsidRP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rsidRPr="00F50BC6">
              <w:t>0</w:t>
            </w:r>
          </w:p>
        </w:tc>
        <w:tc>
          <w:tcPr>
            <w:tcW w:w="943" w:type="dxa"/>
            <w:tcBorders>
              <w:top w:val="nil"/>
              <w:left w:val="nil"/>
              <w:bottom w:val="nil"/>
              <w:right w:val="nil"/>
            </w:tcBorders>
          </w:tcPr>
          <w:p w:rsidR="00F50BC6" w:rsidRP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rsidRPr="00F50BC6">
              <w:t>0</w:t>
            </w:r>
          </w:p>
        </w:tc>
        <w:tc>
          <w:tcPr>
            <w:tcW w:w="1037" w:type="dxa"/>
            <w:tcBorders>
              <w:top w:val="nil"/>
              <w:left w:val="nil"/>
              <w:bottom w:val="nil"/>
              <w:right w:val="nil"/>
            </w:tcBorders>
          </w:tcPr>
          <w:p w:rsidR="00F50BC6" w:rsidRP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rsidRPr="00F50BC6">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Borders>
              <w:right w:val="nil"/>
            </w:tcBorders>
          </w:tcPr>
          <w:p w:rsidR="00F50BC6" w:rsidRDefault="00F50BC6" w:rsidP="00073639">
            <w:pPr>
              <w:ind w:firstLine="0"/>
            </w:pPr>
          </w:p>
        </w:tc>
        <w:tc>
          <w:tcPr>
            <w:tcW w:w="1707" w:type="dxa"/>
            <w:tcBorders>
              <w:top w:val="nil"/>
              <w:left w:val="nil"/>
              <w:bottom w:val="single" w:sz="4" w:space="0" w:color="auto"/>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nil"/>
              <w:bottom w:val="single" w:sz="4" w:space="0" w:color="auto"/>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top w:val="nil"/>
              <w:bottom w:val="single" w:sz="4" w:space="0" w:color="auto"/>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top w:val="nil"/>
              <w:bottom w:val="single" w:sz="4" w:space="0" w:color="auto"/>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top w:val="nil"/>
              <w:bottom w:val="single" w:sz="4" w:space="0" w:color="auto"/>
              <w:right w:val="nil"/>
            </w:tcBorders>
          </w:tcPr>
          <w:p w:rsidR="00F50BC6" w:rsidRPr="00C05866" w:rsidRDefault="00F50BC6" w:rsidP="00073639">
            <w:pPr>
              <w:ind w:firstLine="0"/>
              <w:cnfStyle w:val="000000000000" w:firstRow="0" w:lastRow="0" w:firstColumn="0" w:lastColumn="0" w:oddVBand="0" w:evenVBand="0" w:oddHBand="0" w:evenHBand="0" w:firstRowFirstColumn="0" w:firstRowLastColumn="0" w:lastRowFirstColumn="0" w:lastRowLastColumn="0"/>
            </w:pPr>
            <w:r w:rsidRPr="00C05866">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073639">
            <w:pPr>
              <w:ind w:firstLine="0"/>
            </w:pPr>
          </w:p>
        </w:tc>
        <w:tc>
          <w:tcPr>
            <w:tcW w:w="1707" w:type="dxa"/>
            <w:tcBorders>
              <w:top w:val="single" w:sz="4" w:space="0" w:color="auto"/>
              <w:left w:val="single" w:sz="4" w:space="0" w:color="auto"/>
              <w:bottom w:val="single" w:sz="4" w:space="0" w:color="auto"/>
            </w:tcBorders>
          </w:tcPr>
          <w:p w:rsidR="00F50BC6" w:rsidRDefault="00F50BC6" w:rsidP="00073639">
            <w:pPr>
              <w:ind w:firstLine="0"/>
              <w:cnfStyle w:val="000000100000" w:firstRow="0" w:lastRow="0" w:firstColumn="0" w:lastColumn="0" w:oddVBand="0" w:evenVBand="0" w:oddHBand="1" w:evenHBand="0" w:firstRowFirstColumn="0" w:firstRowLastColumn="0" w:lastRowFirstColumn="0" w:lastRowLastColumn="0"/>
            </w:pPr>
            <w:r>
              <w:t>Inversion</w:t>
            </w:r>
            <w:r>
              <w:br/>
              <w:t>operat</w:t>
            </w:r>
            <w:r>
              <w:t>i</w:t>
            </w:r>
            <w:r>
              <w:t>ons</w:t>
            </w:r>
          </w:p>
        </w:tc>
        <w:tc>
          <w:tcPr>
            <w:tcW w:w="944" w:type="dxa"/>
            <w:tcBorders>
              <w:top w:val="single" w:sz="4" w:space="0" w:color="auto"/>
              <w:bottom w:val="single" w:sz="4" w:space="0" w:color="auto"/>
            </w:tcBorders>
          </w:tcPr>
          <w:p w:rsidR="00F50BC6" w:rsidRPr="00C05866" w:rsidRDefault="00F50BC6" w:rsidP="00073639">
            <w:pPr>
              <w:ind w:firstLine="0"/>
              <w:cnfStyle w:val="000000100000" w:firstRow="0" w:lastRow="0" w:firstColumn="0" w:lastColumn="0" w:oddVBand="0" w:evenVBand="0" w:oddHBand="1" w:evenHBand="0" w:firstRowFirstColumn="0" w:firstRowLastColumn="0" w:lastRowFirstColumn="0" w:lastRowLastColumn="0"/>
              <w:rPr>
                <w:b/>
              </w:rPr>
            </w:pPr>
            <w:r w:rsidRPr="00C05866">
              <w:rPr>
                <w:b/>
              </w:rPr>
              <w:t>1</w:t>
            </w:r>
          </w:p>
        </w:tc>
        <w:tc>
          <w:tcPr>
            <w:tcW w:w="944" w:type="dxa"/>
            <w:tcBorders>
              <w:top w:val="single" w:sz="4" w:space="0" w:color="auto"/>
              <w:bottom w:val="single" w:sz="4" w:space="0" w:color="auto"/>
            </w:tcBorders>
          </w:tcPr>
          <w:p w:rsidR="00F50BC6" w:rsidRPr="00C05866" w:rsidRDefault="00F50BC6" w:rsidP="00073639">
            <w:pPr>
              <w:ind w:firstLine="0"/>
              <w:cnfStyle w:val="000000100000" w:firstRow="0" w:lastRow="0" w:firstColumn="0" w:lastColumn="0" w:oddVBand="0" w:evenVBand="0" w:oddHBand="1" w:evenHBand="0" w:firstRowFirstColumn="0" w:firstRowLastColumn="0" w:lastRowFirstColumn="0" w:lastRowLastColumn="0"/>
              <w:rPr>
                <w:b/>
              </w:rPr>
            </w:pPr>
            <w:r w:rsidRPr="00C05866">
              <w:rPr>
                <w:b/>
              </w:rPr>
              <w:t>2</w:t>
            </w:r>
          </w:p>
        </w:tc>
        <w:tc>
          <w:tcPr>
            <w:tcW w:w="943" w:type="dxa"/>
            <w:tcBorders>
              <w:top w:val="single" w:sz="4" w:space="0" w:color="auto"/>
              <w:bottom w:val="single" w:sz="4" w:space="0" w:color="auto"/>
            </w:tcBorders>
          </w:tcPr>
          <w:p w:rsidR="00F50BC6" w:rsidRPr="00C05866" w:rsidRDefault="00F50BC6" w:rsidP="00073639">
            <w:pPr>
              <w:ind w:firstLine="0"/>
              <w:cnfStyle w:val="000000100000" w:firstRow="0" w:lastRow="0" w:firstColumn="0" w:lastColumn="0" w:oddVBand="0" w:evenVBand="0" w:oddHBand="1" w:evenHBand="0" w:firstRowFirstColumn="0" w:firstRowLastColumn="0" w:lastRowFirstColumn="0" w:lastRowLastColumn="0"/>
              <w:rPr>
                <w:b/>
              </w:rPr>
            </w:pPr>
            <w:r>
              <w:rPr>
                <w:b/>
              </w:rPr>
              <w:t>3</w:t>
            </w:r>
          </w:p>
        </w:tc>
        <w:tc>
          <w:tcPr>
            <w:tcW w:w="943" w:type="dxa"/>
            <w:tcBorders>
              <w:top w:val="single" w:sz="4" w:space="0" w:color="auto"/>
              <w:bottom w:val="single" w:sz="4" w:space="0" w:color="auto"/>
            </w:tcBorders>
          </w:tcPr>
          <w:p w:rsidR="00F50BC6" w:rsidRPr="00C05866" w:rsidRDefault="00F50BC6" w:rsidP="00073639">
            <w:pPr>
              <w:ind w:firstLine="0"/>
              <w:cnfStyle w:val="000000100000" w:firstRow="0" w:lastRow="0" w:firstColumn="0" w:lastColumn="0" w:oddVBand="0" w:evenVBand="0" w:oddHBand="1" w:evenHBand="0" w:firstRowFirstColumn="0" w:firstRowLastColumn="0" w:lastRowFirstColumn="0" w:lastRowLastColumn="0"/>
              <w:rPr>
                <w:b/>
              </w:rPr>
            </w:pPr>
            <w:r>
              <w:rPr>
                <w:b/>
              </w:rPr>
              <w:t>4</w:t>
            </w:r>
          </w:p>
        </w:tc>
        <w:tc>
          <w:tcPr>
            <w:tcW w:w="1037" w:type="dxa"/>
            <w:tcBorders>
              <w:top w:val="single" w:sz="4" w:space="0" w:color="auto"/>
              <w:bottom w:val="single" w:sz="4" w:space="0" w:color="auto"/>
              <w:right w:val="single" w:sz="4" w:space="0" w:color="auto"/>
            </w:tcBorders>
          </w:tcPr>
          <w:p w:rsidR="00F50BC6" w:rsidRPr="00C05866" w:rsidRDefault="00F50BC6" w:rsidP="00073639">
            <w:pPr>
              <w:ind w:firstLine="0"/>
              <w:cnfStyle w:val="000000100000" w:firstRow="0" w:lastRow="0" w:firstColumn="0" w:lastColumn="0" w:oddVBand="0" w:evenVBand="0" w:oddHBand="1" w:evenHBand="0" w:firstRowFirstColumn="0" w:firstRowLastColumn="0" w:lastRowFirstColumn="0" w:lastRowLastColumn="0"/>
              <w:rPr>
                <w:b/>
              </w:rPr>
            </w:pPr>
            <w:r>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073639">
            <w:pPr>
              <w:ind w:firstLine="0"/>
            </w:pPr>
          </w:p>
        </w:tc>
        <w:tc>
          <w:tcPr>
            <w:tcW w:w="1707" w:type="dxa"/>
            <w:tcBorders>
              <w:top w:val="single" w:sz="4" w:space="0" w:color="auto"/>
              <w:bottom w:val="single" w:sz="18" w:space="0" w:color="auto"/>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Descendants</w:t>
            </w:r>
          </w:p>
        </w:tc>
        <w:tc>
          <w:tcPr>
            <w:tcW w:w="944" w:type="dxa"/>
            <w:tcBorders>
              <w:top w:val="single" w:sz="4" w:space="0" w:color="auto"/>
              <w:bottom w:val="single" w:sz="18" w:space="0" w:color="auto"/>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944" w:type="dxa"/>
            <w:tcBorders>
              <w:top w:val="single" w:sz="4" w:space="0" w:color="auto"/>
              <w:bottom w:val="single" w:sz="18" w:space="0" w:color="auto"/>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single" w:sz="4" w:space="0" w:color="auto"/>
              <w:bottom w:val="single" w:sz="18" w:space="0" w:color="auto"/>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943" w:type="dxa"/>
            <w:tcBorders>
              <w:top w:val="single" w:sz="4" w:space="0" w:color="auto"/>
              <w:bottom w:val="single" w:sz="18" w:space="0" w:color="auto"/>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110</w:t>
            </w:r>
          </w:p>
        </w:tc>
        <w:tc>
          <w:tcPr>
            <w:tcW w:w="1037" w:type="dxa"/>
            <w:tcBorders>
              <w:top w:val="single" w:sz="4" w:space="0" w:color="auto"/>
              <w:bottom w:val="single" w:sz="18" w:space="0" w:color="auto"/>
            </w:tcBorders>
          </w:tcPr>
          <w:p w:rsidR="00F50BC6" w:rsidRDefault="00F50BC6" w:rsidP="00073639">
            <w:pPr>
              <w:ind w:firstLine="0"/>
              <w:cnfStyle w:val="000000000000" w:firstRow="0" w:lastRow="0" w:firstColumn="0" w:lastColumn="0" w:oddVBand="0" w:evenVBand="0" w:oddHBand="0" w:evenHBand="0" w:firstRowFirstColumn="0" w:firstRowLastColumn="0" w:lastRowFirstColumn="0" w:lastRowLastColumn="0"/>
            </w:pPr>
            <w:r>
              <w:t>110</w:t>
            </w:r>
          </w:p>
        </w:tc>
      </w:tr>
    </w:tbl>
    <w:p w:rsidR="001F2569" w:rsidRDefault="001F2569" w:rsidP="001F2569">
      <w:pPr>
        <w:pStyle w:val="Beschriftung"/>
      </w:pPr>
      <w:bookmarkStart w:id="80" w:name="_Toc356400598"/>
      <w:r>
        <w:t xml:space="preserve">Tabelle </w:t>
      </w:r>
      <w:r>
        <w:fldChar w:fldCharType="begin"/>
      </w:r>
      <w:r>
        <w:instrText xml:space="preserve"> SEQ Tabelle \* ARABIC </w:instrText>
      </w:r>
      <w:r>
        <w:fldChar w:fldCharType="separate"/>
      </w:r>
      <w:r w:rsidR="00F541EF">
        <w:rPr>
          <w:noProof/>
        </w:rPr>
        <w:t>6</w:t>
      </w:r>
      <w:r>
        <w:fldChar w:fldCharType="end"/>
      </w:r>
      <w:r>
        <w:t xml:space="preserve">: Evaluation – Parameter: Wie viele Inversionen </w:t>
      </w:r>
      <w:r w:rsidR="00C2114A">
        <w:t>je</w:t>
      </w:r>
      <w:r>
        <w:t xml:space="preserve"> Nachkomme</w:t>
      </w:r>
      <w:r w:rsidR="00C2114A">
        <w:t>n</w:t>
      </w:r>
      <w:r>
        <w:t>?</w:t>
      </w:r>
      <w:bookmarkEnd w:id="80"/>
    </w:p>
    <w:p w:rsidR="00B779CC" w:rsidRDefault="005D4209" w:rsidP="005D4209">
      <w:r>
        <w:t xml:space="preserve">Hier stellt sich bereits nach drei Generationen für alle Varianten ein </w:t>
      </w:r>
      <w:r w:rsidR="00A8720E">
        <w:t>k</w:t>
      </w:r>
      <w:r>
        <w:t>onstan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177F45">
      <w:pPr>
        <w:pStyle w:val="StandardNichthngend"/>
      </w:pPr>
      <w:r>
        <w:rPr>
          <w:noProof/>
          <w:lang w:eastAsia="de-DE"/>
        </w:rPr>
        <w:drawing>
          <wp:inline distT="0" distB="0" distL="0" distR="0" wp14:anchorId="348B1E26" wp14:editId="5810680D">
            <wp:extent cx="5495925" cy="1480534"/>
            <wp:effectExtent l="0" t="0" r="0" b="571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81" w:name="_Toc356400590"/>
      <w:r>
        <w:t xml:space="preserve">Abbildung </w:t>
      </w:r>
      <w:r>
        <w:fldChar w:fldCharType="begin"/>
      </w:r>
      <w:r>
        <w:instrText xml:space="preserve"> SEQ Abbildung \* ARABIC </w:instrText>
      </w:r>
      <w:r>
        <w:fldChar w:fldCharType="separate"/>
      </w:r>
      <w:r w:rsidR="00F541EF">
        <w:rPr>
          <w:noProof/>
        </w:rPr>
        <w:t>10</w:t>
      </w:r>
      <w:r>
        <w:fldChar w:fldCharType="end"/>
      </w:r>
      <w:r>
        <w:t>: Wie viele Inversionen</w:t>
      </w:r>
      <w:r w:rsidR="00C2114A">
        <w:t xml:space="preserve"> je</w:t>
      </w:r>
      <w:r>
        <w:t xml:space="preserve"> </w:t>
      </w:r>
      <w:r w:rsidR="00C2114A">
        <w:t>Nachkomme</w:t>
      </w:r>
      <w:r w:rsidR="00E00490">
        <w:t>n</w:t>
      </w:r>
      <w:r>
        <w:t>?</w:t>
      </w:r>
      <w:bookmarkEnd w:id="81"/>
    </w:p>
    <w:p w:rsidR="005D4209" w:rsidRPr="005D4209" w:rsidRDefault="00B779CC" w:rsidP="005D4209">
      <w:r>
        <w:t xml:space="preserve">Da die Ergebnisse für eine Inversion fast identisch mit den Ergebnissen für </w:t>
      </w:r>
      <w:r w:rsidR="006E0D83">
        <w:t>2</w:t>
      </w:r>
      <w:r>
        <w:t xml:space="preserve"> oder mehr Inversionen sind, empfiehlt es sich diesen Wert aus Effiz</w:t>
      </w:r>
      <w:r>
        <w:t>i</w:t>
      </w:r>
      <w:r>
        <w:t xml:space="preserve">enz Gründen auf </w:t>
      </w:r>
      <w:r w:rsidR="006E0D83">
        <w:t>1</w:t>
      </w:r>
      <w:r>
        <w:t xml:space="preserve"> zu </w:t>
      </w:r>
      <w:r w:rsidR="00BC6A40">
        <w:t>setzen</w:t>
      </w:r>
      <w:r>
        <w:t>.</w:t>
      </w:r>
    </w:p>
    <w:p w:rsidR="000052C9" w:rsidRDefault="009D543B" w:rsidP="000052C9">
      <w:pPr>
        <w:pStyle w:val="berschrift3"/>
      </w:pPr>
      <w:bookmarkStart w:id="82" w:name="_Toc356400575"/>
      <w:r>
        <w:lastRenderedPageBreak/>
        <w:t xml:space="preserve">Auswahl der </w:t>
      </w:r>
      <w:r w:rsidR="000052C9">
        <w:t>Mutationsoperatoren</w:t>
      </w:r>
      <w:bookmarkEnd w:id="82"/>
    </w:p>
    <w:p w:rsidR="0042210A"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F541EF">
        <w:t xml:space="preserve">Tabelle </w:t>
      </w:r>
      <w:r w:rsidR="00F541EF">
        <w:rPr>
          <w:noProof/>
        </w:rPr>
        <w:t>7</w:t>
      </w:r>
      <w:r w:rsidR="00A7450D">
        <w:fldChar w:fldCharType="end"/>
      </w:r>
      <w:r w:rsidR="0042210A">
        <w:t xml:space="preserve"> ei</w:t>
      </w:r>
      <w:r w:rsidR="0042210A">
        <w:t>n</w:t>
      </w:r>
      <w:r w:rsidR="0042210A">
        <w:t>gestellt.</w:t>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42210A">
            <w:pPr>
              <w:ind w:firstLine="0"/>
            </w:pPr>
            <w:r>
              <w:t>Konfiguration</w:t>
            </w:r>
          </w:p>
        </w:tc>
        <w:tc>
          <w:tcPr>
            <w:tcW w:w="2268" w:type="dxa"/>
          </w:tcPr>
          <w:p w:rsidR="001C58CA" w:rsidRDefault="001C58CA" w:rsidP="0042210A">
            <w:pPr>
              <w:ind w:firstLine="0"/>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BC3745">
            <w:pPr>
              <w:ind w:firstLine="0"/>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42210A">
            <w:pPr>
              <w:ind w:firstLine="0"/>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42210A">
            <w:pPr>
              <w:ind w:firstLine="0"/>
            </w:pPr>
            <w:r>
              <w:t>11*</w:t>
            </w:r>
            <w:r w:rsidR="00783977">
              <w:t>Inversion</w:t>
            </w:r>
            <w:r w:rsidR="00FF6D23">
              <w:t xml:space="preserve"> (Blau)</w:t>
            </w:r>
          </w:p>
          <w:p w:rsidR="00783977" w:rsidRDefault="0032274B" w:rsidP="0042210A">
            <w:pPr>
              <w:ind w:firstLine="0"/>
            </w:pPr>
            <w:r>
              <w:t>v</w:t>
            </w:r>
            <w:r w:rsidR="00783977">
              <w:t>erglichen mit</w:t>
            </w:r>
          </w:p>
          <w:p w:rsidR="00783977" w:rsidRDefault="0032274B" w:rsidP="0042210A">
            <w:pPr>
              <w:ind w:firstLine="0"/>
            </w:pPr>
            <w:r>
              <w:t>10*</w:t>
            </w:r>
            <w:r w:rsidR="00783977">
              <w:t xml:space="preserve">Inversion + </w:t>
            </w:r>
            <w:r>
              <w:t>1*</w:t>
            </w:r>
            <w:r w:rsidR="00783977">
              <w:t>Swap</w:t>
            </w:r>
          </w:p>
          <w:p w:rsidR="00FF6D23" w:rsidRDefault="00FF6D23" w:rsidP="0042210A">
            <w:pPr>
              <w:ind w:firstLine="0"/>
            </w:pPr>
            <w:r>
              <w:t>(Rot)</w:t>
            </w:r>
          </w:p>
        </w:tc>
        <w:tc>
          <w:tcPr>
            <w:tcW w:w="2268" w:type="dxa"/>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42210A">
            <w:pPr>
              <w:ind w:firstLine="0"/>
            </w:pPr>
          </w:p>
        </w:tc>
        <w:tc>
          <w:tcPr>
            <w:tcW w:w="2268" w:type="dxa"/>
          </w:tcPr>
          <w:p w:rsidR="00783977" w:rsidRDefault="00783977" w:rsidP="0042210A">
            <w:pPr>
              <w:ind w:firstLine="0"/>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42210A">
            <w:pPr>
              <w:ind w:firstLine="0"/>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42210A">
            <w:pPr>
              <w:ind w:firstLine="0"/>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42210A">
            <w:pPr>
              <w:ind w:firstLine="0"/>
            </w:pPr>
          </w:p>
        </w:tc>
        <w:tc>
          <w:tcPr>
            <w:tcW w:w="2268" w:type="dxa"/>
            <w:tcBorders>
              <w:bottom w:val="single" w:sz="4" w:space="0" w:color="auto"/>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42210A">
            <w:pPr>
              <w:ind w:firstLine="0"/>
            </w:pPr>
          </w:p>
        </w:tc>
        <w:tc>
          <w:tcPr>
            <w:tcW w:w="2268" w:type="dxa"/>
            <w:tcBorders>
              <w:top w:val="single" w:sz="4" w:space="0" w:color="auto"/>
              <w:left w:val="single" w:sz="4" w:space="0" w:color="auto"/>
              <w:bottom w:val="single" w:sz="4" w:space="0" w:color="auto"/>
            </w:tcBorders>
          </w:tcPr>
          <w:p w:rsidR="00783977" w:rsidRDefault="00783977" w:rsidP="0042210A">
            <w:pPr>
              <w:ind w:firstLine="0"/>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9E4EE9" w:rsidRDefault="00783977" w:rsidP="0042210A">
            <w:pPr>
              <w:ind w:firstLine="0"/>
              <w:cnfStyle w:val="000000000000" w:firstRow="0" w:lastRow="0" w:firstColumn="0" w:lastColumn="0" w:oddVBand="0" w:evenVBand="0" w:oddHBand="0" w:evenHBand="0" w:firstRowFirstColumn="0" w:firstRowLastColumn="0" w:lastRowFirstColumn="0" w:lastRowLastColumn="0"/>
              <w:rPr>
                <w:b/>
              </w:rPr>
            </w:pPr>
            <w:r w:rsidRPr="009E4EE9">
              <w:rPr>
                <w:b/>
              </w:rPr>
              <w:t>0</w:t>
            </w:r>
          </w:p>
        </w:tc>
        <w:tc>
          <w:tcPr>
            <w:tcW w:w="1134" w:type="dxa"/>
            <w:tcBorders>
              <w:top w:val="single" w:sz="4" w:space="0" w:color="auto"/>
              <w:bottom w:val="single" w:sz="4" w:space="0" w:color="auto"/>
              <w:right w:val="single" w:sz="4" w:space="0" w:color="auto"/>
            </w:tcBorders>
          </w:tcPr>
          <w:p w:rsidR="00783977" w:rsidRPr="009E4EE9" w:rsidRDefault="00783977" w:rsidP="0042210A">
            <w:pPr>
              <w:ind w:firstLine="0"/>
              <w:cnfStyle w:val="000000000000" w:firstRow="0" w:lastRow="0" w:firstColumn="0" w:lastColumn="0" w:oddVBand="0" w:evenVBand="0" w:oddHBand="0" w:evenHBand="0" w:firstRowFirstColumn="0" w:firstRowLastColumn="0" w:lastRowFirstColumn="0" w:lastRowLastColumn="0"/>
              <w:rPr>
                <w:b/>
              </w:rPr>
            </w:pPr>
            <w:r w:rsidRPr="009E4EE9">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42210A">
            <w:pPr>
              <w:ind w:firstLine="0"/>
            </w:pPr>
          </w:p>
        </w:tc>
        <w:tc>
          <w:tcPr>
            <w:tcW w:w="2268" w:type="dxa"/>
            <w:tcBorders>
              <w:top w:val="single" w:sz="4" w:space="0" w:color="auto"/>
              <w:bottom w:val="single" w:sz="4" w:space="0" w:color="auto"/>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Swap operat</w:t>
            </w:r>
            <w:r>
              <w:t>i</w:t>
            </w:r>
            <w:r>
              <w:t>ons</w:t>
            </w:r>
          </w:p>
        </w:tc>
        <w:tc>
          <w:tcPr>
            <w:tcW w:w="1162" w:type="dxa"/>
            <w:tcBorders>
              <w:top w:val="single" w:sz="4" w:space="0" w:color="auto"/>
              <w:bottom w:val="single" w:sz="4" w:space="0" w:color="auto"/>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42210A">
            <w:pPr>
              <w:ind w:firstLine="0"/>
            </w:pPr>
          </w:p>
        </w:tc>
        <w:tc>
          <w:tcPr>
            <w:tcW w:w="2268" w:type="dxa"/>
            <w:tcBorders>
              <w:top w:val="single" w:sz="4" w:space="0" w:color="auto"/>
              <w:left w:val="single" w:sz="4" w:space="0" w:color="auto"/>
              <w:bottom w:val="single" w:sz="4" w:space="0" w:color="auto"/>
            </w:tcBorders>
          </w:tcPr>
          <w:p w:rsidR="00783977" w:rsidRDefault="00783977" w:rsidP="0042210A">
            <w:pPr>
              <w:ind w:firstLine="0"/>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9E4EE9" w:rsidRDefault="00783977" w:rsidP="0042210A">
            <w:pPr>
              <w:ind w:firstLine="0"/>
              <w:cnfStyle w:val="000000000000" w:firstRow="0" w:lastRow="0" w:firstColumn="0" w:lastColumn="0" w:oddVBand="0" w:evenVBand="0" w:oddHBand="0" w:evenHBand="0" w:firstRowFirstColumn="0" w:firstRowLastColumn="0" w:lastRowFirstColumn="0" w:lastRowLastColumn="0"/>
              <w:rPr>
                <w:b/>
              </w:rPr>
            </w:pPr>
            <w:r w:rsidRPr="009E4EE9">
              <w:rPr>
                <w:b/>
              </w:rPr>
              <w:t>11</w:t>
            </w:r>
          </w:p>
        </w:tc>
        <w:tc>
          <w:tcPr>
            <w:tcW w:w="1134" w:type="dxa"/>
            <w:tcBorders>
              <w:top w:val="single" w:sz="4" w:space="0" w:color="auto"/>
              <w:bottom w:val="single" w:sz="4" w:space="0" w:color="auto"/>
              <w:right w:val="single" w:sz="4" w:space="0" w:color="auto"/>
            </w:tcBorders>
          </w:tcPr>
          <w:p w:rsidR="00783977" w:rsidRPr="009E4EE9" w:rsidRDefault="00783977" w:rsidP="0042210A">
            <w:pPr>
              <w:ind w:firstLine="0"/>
              <w:cnfStyle w:val="000000000000" w:firstRow="0" w:lastRow="0" w:firstColumn="0" w:lastColumn="0" w:oddVBand="0" w:evenVBand="0" w:oddHBand="0" w:evenHBand="0" w:firstRowFirstColumn="0" w:firstRowLastColumn="0" w:lastRowFirstColumn="0" w:lastRowLastColumn="0"/>
              <w:rPr>
                <w:b/>
              </w:rPr>
            </w:pPr>
            <w:r w:rsidRPr="009E4EE9">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42210A">
            <w:pPr>
              <w:ind w:firstLine="0"/>
            </w:pPr>
          </w:p>
        </w:tc>
        <w:tc>
          <w:tcPr>
            <w:tcW w:w="2268" w:type="dxa"/>
            <w:tcBorders>
              <w:top w:val="single" w:sz="4" w:space="0" w:color="auto"/>
              <w:bottom w:val="nil"/>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Inversion operat</w:t>
            </w:r>
            <w:r>
              <w:t>i</w:t>
            </w:r>
            <w:r>
              <w:t>ons</w:t>
            </w:r>
          </w:p>
        </w:tc>
        <w:tc>
          <w:tcPr>
            <w:tcW w:w="1162" w:type="dxa"/>
            <w:tcBorders>
              <w:top w:val="single" w:sz="4" w:space="0" w:color="auto"/>
              <w:bottom w:val="nil"/>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42210A">
            <w:pPr>
              <w:ind w:firstLine="0"/>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42210A">
            <w:pPr>
              <w:ind w:firstLine="0"/>
            </w:pPr>
          </w:p>
        </w:tc>
        <w:tc>
          <w:tcPr>
            <w:tcW w:w="2268" w:type="dxa"/>
            <w:tcBorders>
              <w:top w:val="nil"/>
              <w:bottom w:val="single" w:sz="18" w:space="0" w:color="auto"/>
            </w:tcBorders>
          </w:tcPr>
          <w:p w:rsidR="008167C5" w:rsidRDefault="008167C5" w:rsidP="0042210A">
            <w:pPr>
              <w:ind w:firstLine="0"/>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42210A">
            <w:pPr>
              <w:ind w:firstLine="0"/>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42210A">
            <w:pPr>
              <w:ind w:firstLine="0"/>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83" w:name="_Ref356389560"/>
      <w:bookmarkStart w:id="84" w:name="_Toc356400599"/>
      <w:r>
        <w:t xml:space="preserve">Tabelle </w:t>
      </w:r>
      <w:r>
        <w:fldChar w:fldCharType="begin"/>
      </w:r>
      <w:r>
        <w:instrText xml:space="preserve"> SEQ Tabelle \* ARABIC </w:instrText>
      </w:r>
      <w:r>
        <w:fldChar w:fldCharType="separate"/>
      </w:r>
      <w:r w:rsidR="00F541EF">
        <w:rPr>
          <w:noProof/>
        </w:rPr>
        <w:t>7</w:t>
      </w:r>
      <w:r>
        <w:fldChar w:fldCharType="end"/>
      </w:r>
      <w:bookmarkEnd w:id="83"/>
      <w:r>
        <w:t xml:space="preserve">: </w:t>
      </w:r>
      <w:r w:rsidR="006E49A2">
        <w:t>Evaluation</w:t>
      </w:r>
      <w:r w:rsidR="003F3201">
        <w:t xml:space="preserve"> – Parameter</w:t>
      </w:r>
      <w:r w:rsidR="006E49A2">
        <w:t>: Wird Swap benötigt?</w:t>
      </w:r>
      <w:bookmarkEnd w:id="84"/>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F541EF">
        <w:t xml:space="preserve">Abbildung </w:t>
      </w:r>
      <w:r w:rsidR="00F541EF">
        <w:rPr>
          <w:noProof/>
        </w:rPr>
        <w:t>11</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w:t>
      </w:r>
      <w:r w:rsidR="001B2EFF">
        <w:t>h</w:t>
      </w:r>
      <w:r w:rsidR="001B2EFF">
        <w:t>ne Swaps kommt die Fitness nicht über 240 hinaus.</w:t>
      </w:r>
    </w:p>
    <w:p w:rsidR="00BF32E5" w:rsidRDefault="00BF32E5" w:rsidP="00177F45">
      <w:pPr>
        <w:pStyle w:val="StandardNichthngend"/>
      </w:pPr>
      <w:r>
        <w:rPr>
          <w:noProof/>
          <w:lang w:eastAsia="de-DE"/>
        </w:rPr>
        <w:lastRenderedPageBreak/>
        <w:drawing>
          <wp:inline distT="0" distB="0" distL="0" distR="0" wp14:anchorId="0874A92C" wp14:editId="7E8AA66B">
            <wp:extent cx="5495925" cy="1309261"/>
            <wp:effectExtent l="0" t="0" r="0" b="571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85" w:name="_Ref356390889"/>
      <w:bookmarkStart w:id="86" w:name="_Toc356400591"/>
      <w:r>
        <w:t xml:space="preserve">Abbildung </w:t>
      </w:r>
      <w:r>
        <w:fldChar w:fldCharType="begin"/>
      </w:r>
      <w:r>
        <w:instrText xml:space="preserve"> SEQ Abbildung \* ARABIC </w:instrText>
      </w:r>
      <w:r>
        <w:fldChar w:fldCharType="separate"/>
      </w:r>
      <w:r w:rsidR="00F541EF">
        <w:rPr>
          <w:noProof/>
        </w:rPr>
        <w:t>11</w:t>
      </w:r>
      <w:r>
        <w:fldChar w:fldCharType="end"/>
      </w:r>
      <w:bookmarkEnd w:id="85"/>
      <w:r>
        <w:t xml:space="preserve">: </w:t>
      </w:r>
      <w:r w:rsidR="00433FA4">
        <w:t>Wird Swap benötigt?</w:t>
      </w:r>
      <w:bookmarkEnd w:id="86"/>
    </w:p>
    <w:p w:rsidR="00BF32E5" w:rsidRDefault="00133286" w:rsidP="00133286">
      <w:pPr>
        <w:pStyle w:val="Beschriftung"/>
      </w:pPr>
      <w:r w:rsidRPr="000960C9">
        <w:t xml:space="preserve"> -</w:t>
      </w:r>
      <w:r>
        <w:t xml:space="preserve"> </w:t>
      </w:r>
      <w:r w:rsidR="00BF32E5">
        <w:t>Die blaue Linie wird ausschließlich mit durch I</w:t>
      </w:r>
      <w:r w:rsidR="00BF32E5">
        <w:t>n</w:t>
      </w:r>
      <w:r w:rsidR="00BF32E5">
        <w:t>version erzeugten Nachkommen gebildet. Der rote Verlauf entsteht durch eine Kombination von 10 In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C01A3B"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F541EF">
        <w:t xml:space="preserve">Tabelle </w:t>
      </w:r>
      <w:r w:rsidR="00F541EF">
        <w:rPr>
          <w:noProof/>
        </w:rPr>
        <w:t>8</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C01A3B">
            <w:pPr>
              <w:ind w:firstLine="0"/>
            </w:pPr>
            <w:r>
              <w:t>Konfiguration</w:t>
            </w:r>
          </w:p>
        </w:tc>
        <w:tc>
          <w:tcPr>
            <w:tcW w:w="2268" w:type="dxa"/>
          </w:tcPr>
          <w:p w:rsidR="00C01A3B" w:rsidRDefault="00C01A3B" w:rsidP="00C01A3B">
            <w:pPr>
              <w:ind w:firstLine="0"/>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C01A3B">
            <w:pPr>
              <w:ind w:firstLine="0"/>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C01A3B">
            <w:pPr>
              <w:ind w:firstLine="0"/>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C01A3B">
            <w:pPr>
              <w:ind w:firstLine="0"/>
            </w:pPr>
            <w:r>
              <w:t>11*</w:t>
            </w:r>
            <w:r w:rsidR="000B504F">
              <w:t>Swap</w:t>
            </w:r>
            <w:r>
              <w:t xml:space="preserve"> (Blau)</w:t>
            </w:r>
          </w:p>
          <w:p w:rsidR="00C01A3B" w:rsidRDefault="00C01A3B" w:rsidP="00C01A3B">
            <w:pPr>
              <w:ind w:firstLine="0"/>
            </w:pPr>
            <w:r>
              <w:t>verglichen mit</w:t>
            </w:r>
          </w:p>
          <w:p w:rsidR="00C01A3B" w:rsidRDefault="00C01A3B" w:rsidP="00C01A3B">
            <w:pPr>
              <w:ind w:firstLine="0"/>
            </w:pPr>
            <w:r>
              <w:t>10*</w:t>
            </w:r>
            <w:r w:rsidR="000B504F">
              <w:t>Swap</w:t>
            </w:r>
            <w:r>
              <w:t xml:space="preserve"> + 1*</w:t>
            </w:r>
            <w:r w:rsidR="000B504F">
              <w:t>Inversion</w:t>
            </w:r>
          </w:p>
          <w:p w:rsidR="00C01A3B" w:rsidRDefault="00C01A3B" w:rsidP="00C01A3B">
            <w:pPr>
              <w:ind w:firstLine="0"/>
            </w:pPr>
            <w:r>
              <w:t>(Rot)</w:t>
            </w:r>
          </w:p>
        </w:tc>
        <w:tc>
          <w:tcPr>
            <w:tcW w:w="2268" w:type="dxa"/>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C01A3B">
            <w:pPr>
              <w:ind w:firstLine="0"/>
            </w:pPr>
          </w:p>
        </w:tc>
        <w:tc>
          <w:tcPr>
            <w:tcW w:w="2268" w:type="dxa"/>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C01A3B">
            <w:pPr>
              <w:ind w:firstLine="0"/>
            </w:pPr>
          </w:p>
        </w:tc>
        <w:tc>
          <w:tcPr>
            <w:tcW w:w="2268" w:type="dxa"/>
            <w:tcBorders>
              <w:bottom w:val="single" w:sz="4" w:space="0" w:color="auto"/>
            </w:tcBorders>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C01A3B">
            <w:pPr>
              <w:ind w:firstLine="0"/>
            </w:pPr>
          </w:p>
        </w:tc>
        <w:tc>
          <w:tcPr>
            <w:tcW w:w="2268" w:type="dxa"/>
            <w:tcBorders>
              <w:top w:val="single" w:sz="4" w:space="0" w:color="auto"/>
              <w:left w:val="single" w:sz="4" w:space="0" w:color="auto"/>
              <w:bottom w:val="single" w:sz="4" w:space="0" w:color="auto"/>
            </w:tcBorders>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9E4EE9" w:rsidRDefault="000B504F" w:rsidP="00C01A3B">
            <w:pPr>
              <w:ind w:firstLine="0"/>
              <w:cnfStyle w:val="000000000000" w:firstRow="0" w:lastRow="0" w:firstColumn="0" w:lastColumn="0" w:oddVBand="0" w:evenVBand="0" w:oddHBand="0" w:evenHBand="0" w:firstRowFirstColumn="0" w:firstRowLastColumn="0" w:lastRowFirstColumn="0" w:lastRowLastColumn="0"/>
              <w:rPr>
                <w:b/>
              </w:rPr>
            </w:pPr>
            <w:r>
              <w:rPr>
                <w:b/>
              </w:rPr>
              <w:t>11</w:t>
            </w:r>
          </w:p>
        </w:tc>
        <w:tc>
          <w:tcPr>
            <w:tcW w:w="1134" w:type="dxa"/>
            <w:tcBorders>
              <w:top w:val="single" w:sz="4" w:space="0" w:color="auto"/>
              <w:bottom w:val="single" w:sz="4" w:space="0" w:color="auto"/>
              <w:right w:val="single" w:sz="4" w:space="0" w:color="auto"/>
            </w:tcBorders>
          </w:tcPr>
          <w:p w:rsidR="00C01A3B" w:rsidRPr="009E4EE9" w:rsidRDefault="000B504F" w:rsidP="00C01A3B">
            <w:pPr>
              <w:ind w:firstLine="0"/>
              <w:cnfStyle w:val="000000000000" w:firstRow="0" w:lastRow="0" w:firstColumn="0" w:lastColumn="0" w:oddVBand="0" w:evenVBand="0" w:oddHBand="0" w:evenHBand="0" w:firstRowFirstColumn="0" w:firstRowLastColumn="0" w:lastRowFirstColumn="0" w:lastRowLastColumn="0"/>
              <w:rPr>
                <w:b/>
              </w:rPr>
            </w:pPr>
            <w:r>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C01A3B">
            <w:pPr>
              <w:ind w:firstLine="0"/>
            </w:pPr>
          </w:p>
        </w:tc>
        <w:tc>
          <w:tcPr>
            <w:tcW w:w="2268" w:type="dxa"/>
            <w:tcBorders>
              <w:top w:val="single" w:sz="4" w:space="0" w:color="auto"/>
              <w:bottom w:val="single" w:sz="4" w:space="0" w:color="auto"/>
            </w:tcBorders>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Swap operat</w:t>
            </w:r>
            <w:r>
              <w:t>i</w:t>
            </w:r>
            <w:r>
              <w:t>ons</w:t>
            </w:r>
          </w:p>
        </w:tc>
        <w:tc>
          <w:tcPr>
            <w:tcW w:w="1162" w:type="dxa"/>
            <w:tcBorders>
              <w:top w:val="single" w:sz="4" w:space="0" w:color="auto"/>
              <w:bottom w:val="single" w:sz="4" w:space="0" w:color="auto"/>
            </w:tcBorders>
          </w:tcPr>
          <w:p w:rsidR="00C01A3B" w:rsidRDefault="000B504F" w:rsidP="00C01A3B">
            <w:pPr>
              <w:ind w:firstLine="0"/>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C01A3B">
            <w:pPr>
              <w:ind w:firstLine="0"/>
            </w:pPr>
          </w:p>
        </w:tc>
        <w:tc>
          <w:tcPr>
            <w:tcW w:w="2268" w:type="dxa"/>
            <w:tcBorders>
              <w:top w:val="single" w:sz="4" w:space="0" w:color="auto"/>
              <w:left w:val="single" w:sz="4" w:space="0" w:color="auto"/>
              <w:bottom w:val="single" w:sz="4" w:space="0" w:color="auto"/>
            </w:tcBorders>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9E4EE9" w:rsidRDefault="000B504F" w:rsidP="00C01A3B">
            <w:pPr>
              <w:ind w:firstLine="0"/>
              <w:cnfStyle w:val="000000000000" w:firstRow="0" w:lastRow="0" w:firstColumn="0" w:lastColumn="0" w:oddVBand="0" w:evenVBand="0" w:oddHBand="0" w:evenHBand="0" w:firstRowFirstColumn="0" w:firstRowLastColumn="0" w:lastRowFirstColumn="0" w:lastRowLastColumn="0"/>
              <w:rPr>
                <w:b/>
              </w:rPr>
            </w:pPr>
            <w:r>
              <w:rPr>
                <w:b/>
              </w:rPr>
              <w:t>0</w:t>
            </w:r>
          </w:p>
        </w:tc>
        <w:tc>
          <w:tcPr>
            <w:tcW w:w="1134" w:type="dxa"/>
            <w:tcBorders>
              <w:top w:val="single" w:sz="4" w:space="0" w:color="auto"/>
              <w:bottom w:val="single" w:sz="4" w:space="0" w:color="auto"/>
              <w:right w:val="single" w:sz="4" w:space="0" w:color="auto"/>
            </w:tcBorders>
          </w:tcPr>
          <w:p w:rsidR="00C01A3B" w:rsidRPr="009E4EE9" w:rsidRDefault="00C01A3B" w:rsidP="00C01A3B">
            <w:pPr>
              <w:ind w:firstLine="0"/>
              <w:cnfStyle w:val="000000000000" w:firstRow="0" w:lastRow="0" w:firstColumn="0" w:lastColumn="0" w:oddVBand="0" w:evenVBand="0" w:oddHBand="0" w:evenHBand="0" w:firstRowFirstColumn="0" w:firstRowLastColumn="0" w:lastRowFirstColumn="0" w:lastRowLastColumn="0"/>
              <w:rPr>
                <w:b/>
              </w:rPr>
            </w:pPr>
            <w:r w:rsidRPr="009E4EE9">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C01A3B">
            <w:pPr>
              <w:ind w:firstLine="0"/>
            </w:pPr>
          </w:p>
        </w:tc>
        <w:tc>
          <w:tcPr>
            <w:tcW w:w="2268" w:type="dxa"/>
            <w:tcBorders>
              <w:top w:val="single" w:sz="4" w:space="0" w:color="auto"/>
              <w:bottom w:val="nil"/>
            </w:tcBorders>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Inversion operat</w:t>
            </w:r>
            <w:r>
              <w:t>i</w:t>
            </w:r>
            <w:r>
              <w:t>ons</w:t>
            </w:r>
          </w:p>
        </w:tc>
        <w:tc>
          <w:tcPr>
            <w:tcW w:w="1162" w:type="dxa"/>
            <w:tcBorders>
              <w:top w:val="single" w:sz="4" w:space="0" w:color="auto"/>
              <w:bottom w:val="nil"/>
            </w:tcBorders>
          </w:tcPr>
          <w:p w:rsidR="00C01A3B" w:rsidRDefault="000B504F" w:rsidP="00C01A3B">
            <w:pPr>
              <w:ind w:firstLine="0"/>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C01A3B">
            <w:pPr>
              <w:ind w:firstLine="0"/>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C01A3B">
            <w:pPr>
              <w:ind w:firstLine="0"/>
            </w:pPr>
          </w:p>
        </w:tc>
        <w:tc>
          <w:tcPr>
            <w:tcW w:w="2268" w:type="dxa"/>
            <w:tcBorders>
              <w:top w:val="nil"/>
            </w:tcBorders>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C01A3B">
            <w:pPr>
              <w:ind w:firstLine="0"/>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87" w:name="_Ref356392704"/>
      <w:bookmarkStart w:id="88" w:name="_Toc356400600"/>
      <w:r>
        <w:t xml:space="preserve">Tabelle </w:t>
      </w:r>
      <w:r>
        <w:fldChar w:fldCharType="begin"/>
      </w:r>
      <w:r>
        <w:instrText xml:space="preserve"> SEQ Tabelle \* ARABIC </w:instrText>
      </w:r>
      <w:r>
        <w:fldChar w:fldCharType="separate"/>
      </w:r>
      <w:r w:rsidR="00F541EF">
        <w:rPr>
          <w:noProof/>
        </w:rPr>
        <w:t>8</w:t>
      </w:r>
      <w:r>
        <w:fldChar w:fldCharType="end"/>
      </w:r>
      <w:bookmarkEnd w:id="87"/>
      <w:r>
        <w:t xml:space="preserve">: </w:t>
      </w:r>
      <w:r w:rsidR="006E49A2">
        <w:t>Evaluation</w:t>
      </w:r>
      <w:r w:rsidR="003F3201">
        <w:t xml:space="preserve"> – Parameter</w:t>
      </w:r>
      <w:r w:rsidR="006E49A2">
        <w:t>: Wird Inversion benötigt?</w:t>
      </w:r>
      <w:bookmarkEnd w:id="88"/>
    </w:p>
    <w:p w:rsidR="000B504F" w:rsidRPr="000B504F" w:rsidRDefault="00433FA4" w:rsidP="000B504F">
      <w:r>
        <w:t xml:space="preserve">Hier fällt das Ergebnis deutlich knapper aus. Die </w:t>
      </w:r>
      <w:r w:rsidR="006036ED">
        <w:fldChar w:fldCharType="begin"/>
      </w:r>
      <w:r w:rsidR="006036ED">
        <w:instrText xml:space="preserve"> REF _Ref356394208 \h </w:instrText>
      </w:r>
      <w:r w:rsidR="006036ED">
        <w:fldChar w:fldCharType="separate"/>
      </w:r>
      <w:r w:rsidR="00F541EF">
        <w:t xml:space="preserve">Abbildung </w:t>
      </w:r>
      <w:r w:rsidR="00F541EF">
        <w:rPr>
          <w:noProof/>
        </w:rPr>
        <w:t>12</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177F45">
      <w:pPr>
        <w:pStyle w:val="StandardNichthngend"/>
        <w:rPr>
          <w:rFonts w:eastAsiaTheme="minorEastAsia"/>
        </w:rPr>
      </w:pPr>
      <w:r>
        <w:rPr>
          <w:noProof/>
          <w:lang w:eastAsia="de-DE"/>
        </w:rPr>
        <w:drawing>
          <wp:inline distT="0" distB="0" distL="0" distR="0" wp14:anchorId="281F41DF" wp14:editId="522ECA2C">
            <wp:extent cx="5492191" cy="190500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89" w:name="_Ref356393079"/>
      <w:bookmarkStart w:id="90" w:name="_Ref356394208"/>
      <w:bookmarkStart w:id="91" w:name="_Toc356400592"/>
      <w:r>
        <w:t xml:space="preserve">Abbildung </w:t>
      </w:r>
      <w:r>
        <w:fldChar w:fldCharType="begin"/>
      </w:r>
      <w:r>
        <w:instrText xml:space="preserve"> SEQ Abbildung \* ARABIC </w:instrText>
      </w:r>
      <w:r>
        <w:fldChar w:fldCharType="separate"/>
      </w:r>
      <w:r w:rsidR="00F541EF">
        <w:rPr>
          <w:noProof/>
        </w:rPr>
        <w:t>12</w:t>
      </w:r>
      <w:r>
        <w:fldChar w:fldCharType="end"/>
      </w:r>
      <w:bookmarkEnd w:id="90"/>
      <w:r>
        <w:t>: Wird Inversion benötigt?</w:t>
      </w:r>
      <w:bookmarkEnd w:id="89"/>
      <w:bookmarkEnd w:id="91"/>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Swap+Inversion liegt sie jedoch etwa 19 Punkte über der Variante ohne Inversion.</w:t>
      </w:r>
    </w:p>
    <w:p w:rsidR="001F5423" w:rsidRDefault="001F5423" w:rsidP="001F5423">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F541EF">
        <w:t xml:space="preserve">Tabelle </w:t>
      </w:r>
      <w:r w:rsidR="00F541EF">
        <w:rPr>
          <w:noProof/>
        </w:rPr>
        <w:t>9</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073639">
            <w:pPr>
              <w:ind w:firstLine="0"/>
            </w:pPr>
            <w:r>
              <w:t>Durc</w:t>
            </w:r>
            <w:r>
              <w:t>h</w:t>
            </w:r>
            <w:r>
              <w:t>lauf</w:t>
            </w:r>
          </w:p>
        </w:tc>
        <w:tc>
          <w:tcPr>
            <w:tcW w:w="683" w:type="dxa"/>
          </w:tcPr>
          <w:p w:rsidR="006269DF" w:rsidRDefault="006269DF" w:rsidP="00073639">
            <w:pPr>
              <w:ind w:firstLine="0"/>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073639">
            <w:pPr>
              <w:ind w:firstLine="0"/>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6269DF">
            <w:pPr>
              <w:ind w:left="5" w:hanging="5"/>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B60B2C">
            <w:pPr>
              <w:ind w:left="5" w:hanging="5"/>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073639">
            <w:pPr>
              <w:ind w:firstLine="0"/>
            </w:pPr>
            <w:r>
              <w:t>Rot</w:t>
            </w:r>
          </w:p>
        </w:tc>
        <w:tc>
          <w:tcPr>
            <w:tcW w:w="683" w:type="dxa"/>
          </w:tcPr>
          <w:p w:rsidR="006269DF" w:rsidRDefault="006269DF" w:rsidP="00073639">
            <w:pPr>
              <w:ind w:firstLine="0"/>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073639">
            <w:pPr>
              <w:ind w:firstLine="0"/>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073639">
            <w:pPr>
              <w:ind w:firstLine="0"/>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073639">
            <w:pPr>
              <w:ind w:firstLine="0"/>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073639">
            <w:pPr>
              <w:ind w:firstLine="0"/>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073639">
            <w:pPr>
              <w:ind w:firstLine="0"/>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073639">
            <w:pPr>
              <w:ind w:firstLine="0"/>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073639">
            <w:pPr>
              <w:ind w:firstLine="0"/>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073639">
            <w:pPr>
              <w:ind w:firstLine="0"/>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073639">
            <w:pPr>
              <w:ind w:firstLine="0"/>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073639">
            <w:pPr>
              <w:ind w:firstLine="0"/>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F541EF">
              <w:rPr>
                <w:noProof/>
              </w:rPr>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073639">
            <w:pPr>
              <w:ind w:firstLine="0"/>
            </w:pPr>
            <w:r>
              <w:t>Blau</w:t>
            </w:r>
          </w:p>
        </w:tc>
        <w:tc>
          <w:tcPr>
            <w:tcW w:w="683" w:type="dxa"/>
          </w:tcPr>
          <w:p w:rsidR="006269DF" w:rsidRDefault="006269DF" w:rsidP="00073639">
            <w:pPr>
              <w:ind w:firstLine="0"/>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073639">
            <w:pPr>
              <w:ind w:firstLine="0"/>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073639">
            <w:pPr>
              <w:ind w:firstLine="0"/>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073639">
            <w:pPr>
              <w:ind w:firstLine="0"/>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073639">
            <w:pPr>
              <w:ind w:firstLine="0"/>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073639">
            <w:pPr>
              <w:ind w:firstLine="0"/>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073639">
            <w:pPr>
              <w:ind w:firstLine="0"/>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073639">
            <w:pPr>
              <w:ind w:firstLine="0"/>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073639">
            <w:pPr>
              <w:ind w:firstLine="0"/>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073639">
            <w:pPr>
              <w:ind w:firstLine="0"/>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073639">
            <w:pPr>
              <w:ind w:firstLine="0"/>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F541EF">
              <w:rPr>
                <w:noProof/>
              </w:rPr>
              <w:t>423,6</w:t>
            </w:r>
            <w:r>
              <w:fldChar w:fldCharType="end"/>
            </w:r>
          </w:p>
        </w:tc>
      </w:tr>
    </w:tbl>
    <w:p w:rsidR="0086528B" w:rsidRPr="000960C9" w:rsidRDefault="0086528B" w:rsidP="0086528B">
      <w:pPr>
        <w:pStyle w:val="Beschriftung"/>
        <w:rPr>
          <w:vanish/>
        </w:rPr>
      </w:pPr>
      <w:bookmarkStart w:id="92" w:name="_Ref356394175"/>
      <w:bookmarkStart w:id="93" w:name="_Ref356394242"/>
      <w:bookmarkStart w:id="94" w:name="_Toc356400601"/>
      <w:r>
        <w:t xml:space="preserve">Tabelle </w:t>
      </w:r>
      <w:r>
        <w:fldChar w:fldCharType="begin"/>
      </w:r>
      <w:r>
        <w:instrText xml:space="preserve"> SEQ Tabelle \* ARABIC </w:instrText>
      </w:r>
      <w:r>
        <w:fldChar w:fldCharType="separate"/>
      </w:r>
      <w:r w:rsidR="00F541EF">
        <w:rPr>
          <w:noProof/>
        </w:rPr>
        <w:t>9</w:t>
      </w:r>
      <w:r>
        <w:fldChar w:fldCharType="end"/>
      </w:r>
      <w:bookmarkEnd w:id="93"/>
      <w:r>
        <w:t>: Vergleich Swap mit und ohne Inversion nach 10 Durchläufen</w:t>
      </w:r>
      <w:bookmarkEnd w:id="92"/>
      <w:bookmarkEnd w:id="94"/>
      <w:r w:rsidRPr="00433FA4">
        <w:rPr>
          <w:vanish/>
        </w:rPr>
        <w:t xml:space="preserve"> </w:t>
      </w:r>
    </w:p>
    <w:p w:rsidR="006269DF" w:rsidRDefault="0086528B" w:rsidP="0086528B">
      <w:pPr>
        <w:pStyle w:val="Beschriftung"/>
      </w:pPr>
      <w:r w:rsidRPr="000960C9">
        <w:t xml:space="preserve"> -</w:t>
      </w:r>
      <w:r>
        <w:t xml:space="preserve"> Im Mittel sind die Swapmutationen in Kombination mit der Inversion ca. 5 Punkte besser. Es gibt jedoch auch Fälle in denen das Ergebnis ohne Inversion besser ist.</w:t>
      </w:r>
    </w:p>
    <w:p w:rsidR="006A1C38" w:rsidRDefault="006A1C38" w:rsidP="006A1C38">
      <w:r>
        <w:lastRenderedPageBreak/>
        <w:t xml:space="preserve">Offensichtlich kommt man nur mit der Swapmutation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t>ne Inve</w:t>
      </w:r>
      <w:r>
        <w:t>r</w:t>
      </w:r>
      <w:r>
        <w:t>sion. Daraus kann man schließen, dass die optimale Konfiguration einen deutlich gr</w:t>
      </w:r>
      <w:r>
        <w:t>ö</w:t>
      </w:r>
      <w:r>
        <w:t>ßeren Anteil an Swaps</w:t>
      </w:r>
      <w:r w:rsidR="002A2228">
        <w:t xml:space="preserve"> als Inversionen</w:t>
      </w:r>
      <w:r>
        <w:t xml:space="preserve"> enthalten sollte.</w:t>
      </w:r>
    </w:p>
    <w:p w:rsidR="000052C9" w:rsidRDefault="000052C9" w:rsidP="000052C9">
      <w:pPr>
        <w:pStyle w:val="berschrift3"/>
      </w:pPr>
      <w:bookmarkStart w:id="95" w:name="_Toc356400576"/>
      <w:r>
        <w:t>Strategien</w:t>
      </w:r>
      <w:bookmarkEnd w:id="95"/>
    </w:p>
    <w:p w:rsidR="000052C9" w:rsidRPr="000052C9" w:rsidRDefault="000052C9" w:rsidP="000052C9">
      <w:pPr>
        <w:pStyle w:val="berschrift3"/>
      </w:pPr>
      <w:bookmarkStart w:id="96" w:name="_Toc356400577"/>
      <w:r>
        <w:t>Selektion</w:t>
      </w:r>
      <w:bookmarkEnd w:id="96"/>
    </w:p>
    <w:p w:rsidR="009B7A14" w:rsidRDefault="0052074C" w:rsidP="00CE0E4C">
      <w:pPr>
        <w:pStyle w:val="berschrift1"/>
      </w:pPr>
      <w:bookmarkStart w:id="97" w:name="_Toc356400578"/>
      <w:r>
        <w:lastRenderedPageBreak/>
        <w:t>Zusammenfassung und Ausblick</w:t>
      </w:r>
      <w:bookmarkEnd w:id="73"/>
      <w:bookmarkEnd w:id="97"/>
    </w:p>
    <w:p w:rsidR="00497E40" w:rsidRDefault="00497E40" w:rsidP="00CE0E4C">
      <w:pPr>
        <w:pStyle w:val="berschrift2"/>
      </w:pPr>
      <w:bookmarkStart w:id="98" w:name="_Toc356400579"/>
      <w:r>
        <w:t>Offene Punkte</w:t>
      </w:r>
      <w:bookmarkEnd w:id="98"/>
    </w:p>
    <w:p w:rsidR="00497E40" w:rsidRPr="00497E40" w:rsidRDefault="00497E40" w:rsidP="00CE0E4C">
      <w:r>
        <w:t>Dieses Kapitel soll aufzeigen welche Teilaspekte des Proj</w:t>
      </w:r>
      <w:r w:rsidR="005379AF">
        <w:t xml:space="preserve">ekts im Sinne der Anforderungen, oder auch darüber hinaus, </w:t>
      </w:r>
      <w:r>
        <w:t>nicht optimal gelöst werden konnten.</w:t>
      </w:r>
    </w:p>
    <w:p w:rsidR="003C4B03" w:rsidRDefault="005D3549" w:rsidP="00CE0E4C">
      <w:pPr>
        <w:pStyle w:val="berschrift2"/>
      </w:pPr>
      <w:bookmarkStart w:id="99" w:name="_Toc356400580"/>
      <w:r>
        <w:t>Verbesserungsmöglichkeiten</w:t>
      </w:r>
      <w:bookmarkEnd w:id="99"/>
    </w:p>
    <w:p w:rsidR="00213071" w:rsidRPr="00FF3295" w:rsidRDefault="00FF3295" w:rsidP="00CE0E4C">
      <w:r>
        <w:t xml:space="preserve">Parallelisierung der genetischen Algorithmen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rsidR="00213071" w:rsidRPr="00FF3295">
        <w:t xml:space="preserve"> </w:t>
      </w:r>
    </w:p>
    <w:p w:rsidR="003C4B03" w:rsidRPr="003C4B03" w:rsidRDefault="003C4B03" w:rsidP="00CE0E4C">
      <w:r>
        <w:t>Mehrkernoptimierung. Evtl. CUDA (Siehe Andy)</w:t>
      </w:r>
    </w:p>
    <w:p w:rsidR="00570E08" w:rsidRDefault="00213071" w:rsidP="00570E08">
      <w:r>
        <w:t>Differentielle</w:t>
      </w:r>
      <w:r w:rsidR="00CD3B1E">
        <w:t xml:space="preserve"> </w:t>
      </w:r>
      <w:r>
        <w:t xml:space="preserve"> Fitnessfunktion.</w:t>
      </w:r>
    </w:p>
    <w:p w:rsidR="00570E08" w:rsidRPr="003C4B03" w:rsidRDefault="00570E08" w:rsidP="00570E08">
      <w:pPr>
        <w:sectPr w:rsidR="00570E08" w:rsidRPr="003C4B03" w:rsidSect="008F5D1D">
          <w:headerReference w:type="default" r:id="rId31"/>
          <w:headerReference w:type="first" r:id="rId32"/>
          <w:footerReference w:type="first" r:id="rId33"/>
          <w:footnotePr>
            <w:numRestart w:val="eachPage"/>
          </w:footnotePr>
          <w:type w:val="continuous"/>
          <w:pgSz w:w="11906" w:h="16838" w:code="9"/>
          <w:pgMar w:top="1701" w:right="1985" w:bottom="1701" w:left="1701" w:header="709" w:footer="709" w:gutter="567"/>
          <w:pgNumType w:start="1"/>
          <w:cols w:space="708"/>
          <w:docGrid w:linePitch="360"/>
        </w:sectPr>
      </w:pPr>
      <w:r>
        <w:br w:type="page"/>
      </w:r>
    </w:p>
    <w:p w:rsidR="002E2292" w:rsidRDefault="002E2292" w:rsidP="00CE0E4C">
      <w:pPr>
        <w:pStyle w:val="Anhnge"/>
        <w:numPr>
          <w:ilvl w:val="0"/>
          <w:numId w:val="8"/>
        </w:numPr>
      </w:pPr>
      <w:r w:rsidRPr="00B51E58">
        <w:lastRenderedPageBreak/>
        <w:t>Glossar</w:t>
      </w:r>
    </w:p>
    <w:p w:rsidR="00F541EF"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F541EF" w:rsidRPr="00636792">
        <w:rPr>
          <w:b/>
          <w:noProof/>
        </w:rPr>
        <w:t xml:space="preserve">EA: </w:t>
      </w:r>
      <w:r w:rsidR="00F541EF">
        <w:rPr>
          <w:noProof/>
        </w:rPr>
        <w:t>Evolutionäre Algorithmen</w:t>
      </w:r>
      <w:r w:rsidR="00F541EF">
        <w:rPr>
          <w:noProof/>
        </w:rPr>
        <w:tab/>
      </w:r>
      <w:r w:rsidR="00F541EF">
        <w:rPr>
          <w:noProof/>
        </w:rPr>
        <w:tab/>
        <w:t>14</w:t>
      </w:r>
    </w:p>
    <w:p w:rsidR="00F541EF" w:rsidRDefault="00F541EF">
      <w:pPr>
        <w:pStyle w:val="Rechtsgrundlagenverzeichnis"/>
        <w:tabs>
          <w:tab w:val="right" w:pos="8777"/>
        </w:tabs>
        <w:rPr>
          <w:noProof/>
        </w:rPr>
      </w:pPr>
      <w:r w:rsidRPr="00636792">
        <w:rPr>
          <w:b/>
          <w:noProof/>
        </w:rPr>
        <w:t>GUI:</w:t>
      </w:r>
      <w:r>
        <w:rPr>
          <w:noProof/>
        </w:rPr>
        <w:t xml:space="preserve"> Graphical User Interface</w:t>
      </w:r>
      <w:r>
        <w:rPr>
          <w:noProof/>
        </w:rPr>
        <w:tab/>
      </w:r>
      <w:r>
        <w:rPr>
          <w:noProof/>
        </w:rPr>
        <w:tab/>
        <w:t>14</w:t>
      </w:r>
    </w:p>
    <w:p w:rsidR="00F541EF" w:rsidRDefault="00F541EF">
      <w:pPr>
        <w:pStyle w:val="Rechtsgrundlagenverzeichnis"/>
        <w:tabs>
          <w:tab w:val="right" w:pos="8777"/>
        </w:tabs>
        <w:rPr>
          <w:noProof/>
        </w:rPr>
      </w:pPr>
      <w:r w:rsidRPr="00636792">
        <w:rPr>
          <w:b/>
          <w:noProof/>
        </w:rPr>
        <w:t>IDE:</w:t>
      </w:r>
      <w:r>
        <w:rPr>
          <w:noProof/>
        </w:rPr>
        <w:t xml:space="preserve"> Integrated Development Environment</w:t>
      </w:r>
      <w:r>
        <w:rPr>
          <w:noProof/>
        </w:rPr>
        <w:tab/>
      </w:r>
      <w:r>
        <w:rPr>
          <w:noProof/>
        </w:rPr>
        <w:tab/>
        <w:t>11</w:t>
      </w:r>
    </w:p>
    <w:p w:rsidR="00F541EF" w:rsidRDefault="00F541EF">
      <w:pPr>
        <w:pStyle w:val="Rechtsgrundlagenverzeichnis"/>
        <w:tabs>
          <w:tab w:val="right" w:pos="8777"/>
        </w:tabs>
        <w:rPr>
          <w:noProof/>
        </w:rPr>
      </w:pPr>
      <w:r w:rsidRPr="00636792">
        <w:rPr>
          <w:b/>
          <w:noProof/>
        </w:rPr>
        <w:t xml:space="preserve">MVC: </w:t>
      </w:r>
      <w:r>
        <w:rPr>
          <w:noProof/>
        </w:rPr>
        <w:t>Model View Controller</w:t>
      </w:r>
      <w:r>
        <w:rPr>
          <w:noProof/>
        </w:rPr>
        <w:tab/>
      </w:r>
      <w:r>
        <w:rPr>
          <w:noProof/>
        </w:rPr>
        <w:tab/>
        <w:t>12</w:t>
      </w:r>
    </w:p>
    <w:p w:rsidR="00F541EF" w:rsidRDefault="00F541EF">
      <w:pPr>
        <w:pStyle w:val="Rechtsgrundlagenverzeichnis"/>
        <w:tabs>
          <w:tab w:val="right" w:pos="8777"/>
        </w:tabs>
        <w:rPr>
          <w:noProof/>
        </w:rPr>
      </w:pPr>
      <w:r w:rsidRPr="00636792">
        <w:rPr>
          <w:b/>
          <w:noProof/>
        </w:rPr>
        <w:t xml:space="preserve">WYSIWYG: </w:t>
      </w:r>
      <w:r>
        <w:rPr>
          <w:noProof/>
        </w:rPr>
        <w:t>What You See Is What You Get</w:t>
      </w:r>
      <w:r>
        <w:rPr>
          <w:noProof/>
        </w:rPr>
        <w:tab/>
      </w:r>
      <w:r>
        <w:rPr>
          <w:noProof/>
        </w:rPr>
        <w:tab/>
        <w:t>12</w:t>
      </w:r>
    </w:p>
    <w:p w:rsidR="0052074C" w:rsidRDefault="00D07FFB" w:rsidP="001A3F75">
      <w:pPr>
        <w:pStyle w:val="Anhnge"/>
      </w:pPr>
      <w:r>
        <w:fldChar w:fldCharType="end"/>
      </w:r>
      <w:r w:rsidR="0052074C">
        <w:t>Abbildungsverzeichnis</w:t>
      </w:r>
    </w:p>
    <w:p w:rsidR="00F541EF"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400581" w:history="1">
        <w:r w:rsidR="00F541EF" w:rsidRPr="00E92500">
          <w:rPr>
            <w:rStyle w:val="Hyperlink"/>
            <w:noProof/>
          </w:rPr>
          <w:t>Abbildung 1: Gewichtung der Umgebung eines Schülers</w:t>
        </w:r>
        <w:r w:rsidR="00F541EF">
          <w:rPr>
            <w:noProof/>
            <w:webHidden/>
          </w:rPr>
          <w:tab/>
        </w:r>
        <w:r w:rsidR="00F541EF">
          <w:rPr>
            <w:noProof/>
            <w:webHidden/>
          </w:rPr>
          <w:fldChar w:fldCharType="begin"/>
        </w:r>
        <w:r w:rsidR="00F541EF">
          <w:rPr>
            <w:noProof/>
            <w:webHidden/>
          </w:rPr>
          <w:instrText xml:space="preserve"> PAGEREF _Toc356400581 \h </w:instrText>
        </w:r>
        <w:r w:rsidR="00F541EF">
          <w:rPr>
            <w:noProof/>
            <w:webHidden/>
          </w:rPr>
        </w:r>
        <w:r w:rsidR="00F541EF">
          <w:rPr>
            <w:noProof/>
            <w:webHidden/>
          </w:rPr>
          <w:fldChar w:fldCharType="separate"/>
        </w:r>
        <w:r w:rsidR="00F541EF">
          <w:rPr>
            <w:noProof/>
            <w:webHidden/>
          </w:rPr>
          <w:t>5</w:t>
        </w:r>
        <w:r w:rsidR="00F541EF">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2" w:history="1">
        <w:r w:rsidRPr="00E92500">
          <w:rPr>
            <w:rStyle w:val="Hyperlink"/>
            <w:noProof/>
          </w:rPr>
          <w:t>Abbildung 2: MVC-Muster</w:t>
        </w:r>
        <w:r>
          <w:rPr>
            <w:noProof/>
            <w:webHidden/>
          </w:rPr>
          <w:tab/>
        </w:r>
        <w:r>
          <w:rPr>
            <w:noProof/>
            <w:webHidden/>
          </w:rPr>
          <w:fldChar w:fldCharType="begin"/>
        </w:r>
        <w:r>
          <w:rPr>
            <w:noProof/>
            <w:webHidden/>
          </w:rPr>
          <w:instrText xml:space="preserve"> PAGEREF _Toc356400582 \h </w:instrText>
        </w:r>
        <w:r>
          <w:rPr>
            <w:noProof/>
            <w:webHidden/>
          </w:rPr>
        </w:r>
        <w:r>
          <w:rPr>
            <w:noProof/>
            <w:webHidden/>
          </w:rPr>
          <w:fldChar w:fldCharType="separate"/>
        </w:r>
        <w:r>
          <w:rPr>
            <w:noProof/>
            <w:webHidden/>
          </w:rPr>
          <w:t>12</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3" w:history="1">
        <w:r w:rsidRPr="00E92500">
          <w:rPr>
            <w:rStyle w:val="Hyperlink"/>
            <w:noProof/>
          </w:rPr>
          <w:t>Abbildung 3: Abdeckung des Codes durch Unit-Tests</w:t>
        </w:r>
        <w:r>
          <w:rPr>
            <w:noProof/>
            <w:webHidden/>
          </w:rPr>
          <w:tab/>
        </w:r>
        <w:r>
          <w:rPr>
            <w:noProof/>
            <w:webHidden/>
          </w:rPr>
          <w:fldChar w:fldCharType="begin"/>
        </w:r>
        <w:r>
          <w:rPr>
            <w:noProof/>
            <w:webHidden/>
          </w:rPr>
          <w:instrText xml:space="preserve"> PAGEREF _Toc356400583 \h </w:instrText>
        </w:r>
        <w:r>
          <w:rPr>
            <w:noProof/>
            <w:webHidden/>
          </w:rPr>
        </w:r>
        <w:r>
          <w:rPr>
            <w:noProof/>
            <w:webHidden/>
          </w:rPr>
          <w:fldChar w:fldCharType="separate"/>
        </w:r>
        <w:r>
          <w:rPr>
            <w:noProof/>
            <w:webHidden/>
          </w:rPr>
          <w:t>14</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4" w:history="1">
        <w:r w:rsidRPr="00E92500">
          <w:rPr>
            <w:rStyle w:val="Hyperlink"/>
            <w:noProof/>
          </w:rPr>
          <w:t>Abbildung 4: Die drei Bereiche des Sitzplaners</w:t>
        </w:r>
        <w:r>
          <w:rPr>
            <w:noProof/>
            <w:webHidden/>
          </w:rPr>
          <w:tab/>
        </w:r>
        <w:r>
          <w:rPr>
            <w:noProof/>
            <w:webHidden/>
          </w:rPr>
          <w:fldChar w:fldCharType="begin"/>
        </w:r>
        <w:r>
          <w:rPr>
            <w:noProof/>
            <w:webHidden/>
          </w:rPr>
          <w:instrText xml:space="preserve"> PAGEREF _Toc356400584 \h </w:instrText>
        </w:r>
        <w:r>
          <w:rPr>
            <w:noProof/>
            <w:webHidden/>
          </w:rPr>
        </w:r>
        <w:r>
          <w:rPr>
            <w:noProof/>
            <w:webHidden/>
          </w:rPr>
          <w:fldChar w:fldCharType="separate"/>
        </w:r>
        <w:r>
          <w:rPr>
            <w:noProof/>
            <w:webHidden/>
          </w:rPr>
          <w:t>16</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5" w:history="1">
        <w:r w:rsidRPr="00E92500">
          <w:rPr>
            <w:rStyle w:val="Hyperlink"/>
            <w:noProof/>
          </w:rPr>
          <w:t>Abbildung 5: Einstellungen des Programms</w:t>
        </w:r>
        <w:r>
          <w:rPr>
            <w:noProof/>
            <w:webHidden/>
          </w:rPr>
          <w:tab/>
        </w:r>
        <w:r>
          <w:rPr>
            <w:noProof/>
            <w:webHidden/>
          </w:rPr>
          <w:fldChar w:fldCharType="begin"/>
        </w:r>
        <w:r>
          <w:rPr>
            <w:noProof/>
            <w:webHidden/>
          </w:rPr>
          <w:instrText xml:space="preserve"> PAGEREF _Toc356400585 \h </w:instrText>
        </w:r>
        <w:r>
          <w:rPr>
            <w:noProof/>
            <w:webHidden/>
          </w:rPr>
        </w:r>
        <w:r>
          <w:rPr>
            <w:noProof/>
            <w:webHidden/>
          </w:rPr>
          <w:fldChar w:fldCharType="separate"/>
        </w:r>
        <w:r>
          <w:rPr>
            <w:noProof/>
            <w:webHidden/>
          </w:rPr>
          <w:t>17</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6" w:history="1">
        <w:r w:rsidRPr="00E92500">
          <w:rPr>
            <w:rStyle w:val="Hyperlink"/>
            <w:noProof/>
          </w:rPr>
          <w:t>Abbildung 6: Klassenraum mit Tafel, Schülern und einer Legende</w:t>
        </w:r>
        <w:r>
          <w:rPr>
            <w:noProof/>
            <w:webHidden/>
          </w:rPr>
          <w:tab/>
        </w:r>
        <w:r>
          <w:rPr>
            <w:noProof/>
            <w:webHidden/>
          </w:rPr>
          <w:fldChar w:fldCharType="begin"/>
        </w:r>
        <w:r>
          <w:rPr>
            <w:noProof/>
            <w:webHidden/>
          </w:rPr>
          <w:instrText xml:space="preserve"> PAGEREF _Toc356400586 \h </w:instrText>
        </w:r>
        <w:r>
          <w:rPr>
            <w:noProof/>
            <w:webHidden/>
          </w:rPr>
        </w:r>
        <w:r>
          <w:rPr>
            <w:noProof/>
            <w:webHidden/>
          </w:rPr>
          <w:fldChar w:fldCharType="separate"/>
        </w:r>
        <w:r>
          <w:rPr>
            <w:noProof/>
            <w:webHidden/>
          </w:rPr>
          <w:t>20</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7" w:history="1">
        <w:r w:rsidRPr="00E92500">
          <w:rPr>
            <w:rStyle w:val="Hyperlink"/>
            <w:noProof/>
          </w:rPr>
          <w:t>Abbildung 7: Die Relationen einer Schülerin werden angezeigt.</w:t>
        </w:r>
        <w:r>
          <w:rPr>
            <w:noProof/>
            <w:webHidden/>
          </w:rPr>
          <w:tab/>
        </w:r>
        <w:r>
          <w:rPr>
            <w:noProof/>
            <w:webHidden/>
          </w:rPr>
          <w:fldChar w:fldCharType="begin"/>
        </w:r>
        <w:r>
          <w:rPr>
            <w:noProof/>
            <w:webHidden/>
          </w:rPr>
          <w:instrText xml:space="preserve"> PAGEREF _Toc356400587 \h </w:instrText>
        </w:r>
        <w:r>
          <w:rPr>
            <w:noProof/>
            <w:webHidden/>
          </w:rPr>
        </w:r>
        <w:r>
          <w:rPr>
            <w:noProof/>
            <w:webHidden/>
          </w:rPr>
          <w:fldChar w:fldCharType="separate"/>
        </w:r>
        <w:r>
          <w:rPr>
            <w:noProof/>
            <w:webHidden/>
          </w:rPr>
          <w:t>21</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8" w:history="1">
        <w:r w:rsidRPr="00E92500">
          <w:rPr>
            <w:rStyle w:val="Hyperlink"/>
            <w:noProof/>
          </w:rPr>
          <w:t>Abbildung 8: Verlauf der Fitness und Fitness der aktuellen Repräsentation</w:t>
        </w:r>
        <w:r>
          <w:rPr>
            <w:noProof/>
            <w:webHidden/>
          </w:rPr>
          <w:tab/>
        </w:r>
        <w:r>
          <w:rPr>
            <w:noProof/>
            <w:webHidden/>
          </w:rPr>
          <w:fldChar w:fldCharType="begin"/>
        </w:r>
        <w:r>
          <w:rPr>
            <w:noProof/>
            <w:webHidden/>
          </w:rPr>
          <w:instrText xml:space="preserve"> PAGEREF _Toc356400588 \h </w:instrText>
        </w:r>
        <w:r>
          <w:rPr>
            <w:noProof/>
            <w:webHidden/>
          </w:rPr>
        </w:r>
        <w:r>
          <w:rPr>
            <w:noProof/>
            <w:webHidden/>
          </w:rPr>
          <w:fldChar w:fldCharType="separate"/>
        </w:r>
        <w:r>
          <w:rPr>
            <w:noProof/>
            <w:webHidden/>
          </w:rPr>
          <w:t>22</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89" w:history="1">
        <w:r w:rsidRPr="00E92500">
          <w:rPr>
            <w:rStyle w:val="Hyperlink"/>
            <w:noProof/>
          </w:rPr>
          <w:t>Abbildung 9: Wie viele Swaps je Nachkommen</w:t>
        </w:r>
        <w:r>
          <w:rPr>
            <w:noProof/>
            <w:webHidden/>
          </w:rPr>
          <w:tab/>
        </w:r>
        <w:r>
          <w:rPr>
            <w:noProof/>
            <w:webHidden/>
          </w:rPr>
          <w:fldChar w:fldCharType="begin"/>
        </w:r>
        <w:r>
          <w:rPr>
            <w:noProof/>
            <w:webHidden/>
          </w:rPr>
          <w:instrText xml:space="preserve"> PAGEREF _Toc356400589 \h </w:instrText>
        </w:r>
        <w:r>
          <w:rPr>
            <w:noProof/>
            <w:webHidden/>
          </w:rPr>
        </w:r>
        <w:r>
          <w:rPr>
            <w:noProof/>
            <w:webHidden/>
          </w:rPr>
          <w:fldChar w:fldCharType="separate"/>
        </w:r>
        <w:r>
          <w:rPr>
            <w:noProof/>
            <w:webHidden/>
          </w:rPr>
          <w:t>24</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0" w:history="1">
        <w:r w:rsidRPr="00E92500">
          <w:rPr>
            <w:rStyle w:val="Hyperlink"/>
            <w:noProof/>
          </w:rPr>
          <w:t>Abbildung 10: Wie viele Inversionen je Nachkommen?</w:t>
        </w:r>
        <w:r>
          <w:rPr>
            <w:noProof/>
            <w:webHidden/>
          </w:rPr>
          <w:tab/>
        </w:r>
        <w:r>
          <w:rPr>
            <w:noProof/>
            <w:webHidden/>
          </w:rPr>
          <w:fldChar w:fldCharType="begin"/>
        </w:r>
        <w:r>
          <w:rPr>
            <w:noProof/>
            <w:webHidden/>
          </w:rPr>
          <w:instrText xml:space="preserve"> PAGEREF _Toc356400590 \h </w:instrText>
        </w:r>
        <w:r>
          <w:rPr>
            <w:noProof/>
            <w:webHidden/>
          </w:rPr>
        </w:r>
        <w:r>
          <w:rPr>
            <w:noProof/>
            <w:webHidden/>
          </w:rPr>
          <w:fldChar w:fldCharType="separate"/>
        </w:r>
        <w:r>
          <w:rPr>
            <w:noProof/>
            <w:webHidden/>
          </w:rPr>
          <w:t>25</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1" w:history="1">
        <w:r w:rsidRPr="00E92500">
          <w:rPr>
            <w:rStyle w:val="Hyperlink"/>
            <w:noProof/>
          </w:rPr>
          <w:t>Abbildung 11: Wird Swap benötigt?</w:t>
        </w:r>
        <w:r>
          <w:rPr>
            <w:noProof/>
            <w:webHidden/>
          </w:rPr>
          <w:tab/>
        </w:r>
        <w:r>
          <w:rPr>
            <w:noProof/>
            <w:webHidden/>
          </w:rPr>
          <w:fldChar w:fldCharType="begin"/>
        </w:r>
        <w:r>
          <w:rPr>
            <w:noProof/>
            <w:webHidden/>
          </w:rPr>
          <w:instrText xml:space="preserve"> PAGEREF _Toc356400591 \h </w:instrText>
        </w:r>
        <w:r>
          <w:rPr>
            <w:noProof/>
            <w:webHidden/>
          </w:rPr>
        </w:r>
        <w:r>
          <w:rPr>
            <w:noProof/>
            <w:webHidden/>
          </w:rPr>
          <w:fldChar w:fldCharType="separate"/>
        </w:r>
        <w:r>
          <w:rPr>
            <w:noProof/>
            <w:webHidden/>
          </w:rPr>
          <w:t>27</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2" w:history="1">
        <w:r w:rsidRPr="00E92500">
          <w:rPr>
            <w:rStyle w:val="Hyperlink"/>
            <w:noProof/>
          </w:rPr>
          <w:t>Abbildung 12: Wird Inversion benötigt?</w:t>
        </w:r>
        <w:r>
          <w:rPr>
            <w:noProof/>
            <w:webHidden/>
          </w:rPr>
          <w:tab/>
        </w:r>
        <w:r>
          <w:rPr>
            <w:noProof/>
            <w:webHidden/>
          </w:rPr>
          <w:fldChar w:fldCharType="begin"/>
        </w:r>
        <w:r>
          <w:rPr>
            <w:noProof/>
            <w:webHidden/>
          </w:rPr>
          <w:instrText xml:space="preserve"> PAGEREF _Toc356400592 \h </w:instrText>
        </w:r>
        <w:r>
          <w:rPr>
            <w:noProof/>
            <w:webHidden/>
          </w:rPr>
        </w:r>
        <w:r>
          <w:rPr>
            <w:noProof/>
            <w:webHidden/>
          </w:rPr>
          <w:fldChar w:fldCharType="separate"/>
        </w:r>
        <w:r>
          <w:rPr>
            <w:noProof/>
            <w:webHidden/>
          </w:rPr>
          <w:t>28</w:t>
        </w:r>
        <w:r>
          <w:rPr>
            <w:noProof/>
            <w:webHidden/>
          </w:rPr>
          <w:fldChar w:fldCharType="end"/>
        </w:r>
      </w:hyperlink>
    </w:p>
    <w:p w:rsidR="009B7A14" w:rsidRDefault="009D0678" w:rsidP="001A3F75">
      <w:pPr>
        <w:pStyle w:val="Anhnge"/>
      </w:pPr>
      <w:r>
        <w:rPr>
          <w:noProof/>
        </w:rPr>
        <w:fldChar w:fldCharType="end"/>
      </w:r>
      <w:r w:rsidR="0052074C">
        <w:t>Tabellenverzeichni</w:t>
      </w:r>
      <w:r w:rsidR="009B7A14">
        <w:t>s</w:t>
      </w:r>
    </w:p>
    <w:p w:rsidR="00F541EF"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400593" w:history="1">
        <w:r w:rsidR="00F541EF" w:rsidRPr="00102990">
          <w:rPr>
            <w:rStyle w:val="Hyperlink"/>
            <w:noProof/>
          </w:rPr>
          <w:t>Tabelle 1: Verwendete Eclipse Plugins</w:t>
        </w:r>
        <w:r w:rsidR="00F541EF">
          <w:rPr>
            <w:noProof/>
            <w:webHidden/>
          </w:rPr>
          <w:tab/>
        </w:r>
        <w:r w:rsidR="00F541EF">
          <w:rPr>
            <w:noProof/>
            <w:webHidden/>
          </w:rPr>
          <w:fldChar w:fldCharType="begin"/>
        </w:r>
        <w:r w:rsidR="00F541EF">
          <w:rPr>
            <w:noProof/>
            <w:webHidden/>
          </w:rPr>
          <w:instrText xml:space="preserve"> PAGEREF _Toc356400593 \h </w:instrText>
        </w:r>
        <w:r w:rsidR="00F541EF">
          <w:rPr>
            <w:noProof/>
            <w:webHidden/>
          </w:rPr>
        </w:r>
        <w:r w:rsidR="00F541EF">
          <w:rPr>
            <w:noProof/>
            <w:webHidden/>
          </w:rPr>
          <w:fldChar w:fldCharType="separate"/>
        </w:r>
        <w:r w:rsidR="00F541EF">
          <w:rPr>
            <w:noProof/>
            <w:webHidden/>
          </w:rPr>
          <w:t>12</w:t>
        </w:r>
        <w:r w:rsidR="00F541EF">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4" w:history="1">
        <w:r w:rsidRPr="00102990">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400594 \h </w:instrText>
        </w:r>
        <w:r>
          <w:rPr>
            <w:noProof/>
            <w:webHidden/>
          </w:rPr>
        </w:r>
        <w:r>
          <w:rPr>
            <w:noProof/>
            <w:webHidden/>
          </w:rPr>
          <w:fldChar w:fldCharType="separate"/>
        </w:r>
        <w:r>
          <w:rPr>
            <w:noProof/>
            <w:webHidden/>
          </w:rPr>
          <w:t>18</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5" w:history="1">
        <w:r w:rsidRPr="00102990">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400595 \h </w:instrText>
        </w:r>
        <w:r>
          <w:rPr>
            <w:noProof/>
            <w:webHidden/>
          </w:rPr>
        </w:r>
        <w:r>
          <w:rPr>
            <w:noProof/>
            <w:webHidden/>
          </w:rPr>
          <w:fldChar w:fldCharType="separate"/>
        </w:r>
        <w:r>
          <w:rPr>
            <w:noProof/>
            <w:webHidden/>
          </w:rPr>
          <w:t>18</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6" w:history="1">
        <w:r w:rsidRPr="00102990">
          <w:rPr>
            <w:rStyle w:val="Hyperlink"/>
            <w:noProof/>
          </w:rPr>
          <w:t>Tabelle 4: Bearbeiten der Konfigurationen Liste</w:t>
        </w:r>
        <w:r>
          <w:rPr>
            <w:noProof/>
            <w:webHidden/>
          </w:rPr>
          <w:tab/>
        </w:r>
        <w:r>
          <w:rPr>
            <w:noProof/>
            <w:webHidden/>
          </w:rPr>
          <w:fldChar w:fldCharType="begin"/>
        </w:r>
        <w:r>
          <w:rPr>
            <w:noProof/>
            <w:webHidden/>
          </w:rPr>
          <w:instrText xml:space="preserve"> PAGEREF _Toc356400596 \h </w:instrText>
        </w:r>
        <w:r>
          <w:rPr>
            <w:noProof/>
            <w:webHidden/>
          </w:rPr>
        </w:r>
        <w:r>
          <w:rPr>
            <w:noProof/>
            <w:webHidden/>
          </w:rPr>
          <w:fldChar w:fldCharType="separate"/>
        </w:r>
        <w:r>
          <w:rPr>
            <w:noProof/>
            <w:webHidden/>
          </w:rPr>
          <w:t>19</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7" w:history="1">
        <w:r w:rsidRPr="00102990">
          <w:rPr>
            <w:rStyle w:val="Hyperlink"/>
            <w:noProof/>
          </w:rPr>
          <w:t>Tabelle 5: Evaluation – Parameter: Wie viele Swaps je Nachkommen?</w:t>
        </w:r>
        <w:r>
          <w:rPr>
            <w:noProof/>
            <w:webHidden/>
          </w:rPr>
          <w:tab/>
        </w:r>
        <w:r>
          <w:rPr>
            <w:noProof/>
            <w:webHidden/>
          </w:rPr>
          <w:fldChar w:fldCharType="begin"/>
        </w:r>
        <w:r>
          <w:rPr>
            <w:noProof/>
            <w:webHidden/>
          </w:rPr>
          <w:instrText xml:space="preserve"> PAGEREF _Toc356400597 \h </w:instrText>
        </w:r>
        <w:r>
          <w:rPr>
            <w:noProof/>
            <w:webHidden/>
          </w:rPr>
        </w:r>
        <w:r>
          <w:rPr>
            <w:noProof/>
            <w:webHidden/>
          </w:rPr>
          <w:fldChar w:fldCharType="separate"/>
        </w:r>
        <w:r>
          <w:rPr>
            <w:noProof/>
            <w:webHidden/>
          </w:rPr>
          <w:t>23</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8" w:history="1">
        <w:r w:rsidRPr="00102990">
          <w:rPr>
            <w:rStyle w:val="Hyperlink"/>
            <w:noProof/>
          </w:rPr>
          <w:t>Tabelle 6: Evaluation – Parameter: Wie viele Inversionen je Nachkommen?</w:t>
        </w:r>
        <w:r>
          <w:rPr>
            <w:noProof/>
            <w:webHidden/>
          </w:rPr>
          <w:tab/>
        </w:r>
        <w:r>
          <w:rPr>
            <w:noProof/>
            <w:webHidden/>
          </w:rPr>
          <w:fldChar w:fldCharType="begin"/>
        </w:r>
        <w:r>
          <w:rPr>
            <w:noProof/>
            <w:webHidden/>
          </w:rPr>
          <w:instrText xml:space="preserve"> PAGEREF _Toc356400598 \h </w:instrText>
        </w:r>
        <w:r>
          <w:rPr>
            <w:noProof/>
            <w:webHidden/>
          </w:rPr>
        </w:r>
        <w:r>
          <w:rPr>
            <w:noProof/>
            <w:webHidden/>
          </w:rPr>
          <w:fldChar w:fldCharType="separate"/>
        </w:r>
        <w:r>
          <w:rPr>
            <w:noProof/>
            <w:webHidden/>
          </w:rPr>
          <w:t>25</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599" w:history="1">
        <w:r w:rsidRPr="00102990">
          <w:rPr>
            <w:rStyle w:val="Hyperlink"/>
            <w:noProof/>
          </w:rPr>
          <w:t>Tabelle 7: Evaluation – Parameter: Wird Swap benötigt?</w:t>
        </w:r>
        <w:r>
          <w:rPr>
            <w:noProof/>
            <w:webHidden/>
          </w:rPr>
          <w:tab/>
        </w:r>
        <w:r>
          <w:rPr>
            <w:noProof/>
            <w:webHidden/>
          </w:rPr>
          <w:fldChar w:fldCharType="begin"/>
        </w:r>
        <w:r>
          <w:rPr>
            <w:noProof/>
            <w:webHidden/>
          </w:rPr>
          <w:instrText xml:space="preserve"> PAGEREF _Toc356400599 \h </w:instrText>
        </w:r>
        <w:r>
          <w:rPr>
            <w:noProof/>
            <w:webHidden/>
          </w:rPr>
        </w:r>
        <w:r>
          <w:rPr>
            <w:noProof/>
            <w:webHidden/>
          </w:rPr>
          <w:fldChar w:fldCharType="separate"/>
        </w:r>
        <w:r>
          <w:rPr>
            <w:noProof/>
            <w:webHidden/>
          </w:rPr>
          <w:t>26</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600" w:history="1">
        <w:r w:rsidRPr="00102990">
          <w:rPr>
            <w:rStyle w:val="Hyperlink"/>
            <w:noProof/>
          </w:rPr>
          <w:t>Tabelle 8: Evaluation – Parameter: Wird Inversion benötigt?</w:t>
        </w:r>
        <w:r>
          <w:rPr>
            <w:noProof/>
            <w:webHidden/>
          </w:rPr>
          <w:tab/>
        </w:r>
        <w:r>
          <w:rPr>
            <w:noProof/>
            <w:webHidden/>
          </w:rPr>
          <w:fldChar w:fldCharType="begin"/>
        </w:r>
        <w:r>
          <w:rPr>
            <w:noProof/>
            <w:webHidden/>
          </w:rPr>
          <w:instrText xml:space="preserve"> PAGEREF _Toc356400600 \h </w:instrText>
        </w:r>
        <w:r>
          <w:rPr>
            <w:noProof/>
            <w:webHidden/>
          </w:rPr>
        </w:r>
        <w:r>
          <w:rPr>
            <w:noProof/>
            <w:webHidden/>
          </w:rPr>
          <w:fldChar w:fldCharType="separate"/>
        </w:r>
        <w:r>
          <w:rPr>
            <w:noProof/>
            <w:webHidden/>
          </w:rPr>
          <w:t>28</w:t>
        </w:r>
        <w:r>
          <w:rPr>
            <w:noProof/>
            <w:webHidden/>
          </w:rPr>
          <w:fldChar w:fldCharType="end"/>
        </w:r>
      </w:hyperlink>
    </w:p>
    <w:p w:rsidR="00F541EF" w:rsidRDefault="00F541EF">
      <w:pPr>
        <w:pStyle w:val="Abbildungsverzeichnis"/>
        <w:tabs>
          <w:tab w:val="right" w:leader="dot" w:pos="8777"/>
        </w:tabs>
        <w:rPr>
          <w:rFonts w:eastAsiaTheme="minorEastAsia"/>
          <w:noProof/>
          <w:sz w:val="22"/>
          <w:szCs w:val="22"/>
          <w:lang w:eastAsia="de-DE"/>
        </w:rPr>
      </w:pPr>
      <w:hyperlink w:anchor="_Toc356400601" w:history="1">
        <w:r w:rsidRPr="00102990">
          <w:rPr>
            <w:rStyle w:val="Hyperlink"/>
            <w:noProof/>
          </w:rPr>
          <w:t>Tabelle 9: Vergleich Swap mit und ohne Inversion nach 10 Durchläufen</w:t>
        </w:r>
        <w:r>
          <w:rPr>
            <w:noProof/>
            <w:webHidden/>
          </w:rPr>
          <w:tab/>
        </w:r>
        <w:r>
          <w:rPr>
            <w:noProof/>
            <w:webHidden/>
          </w:rPr>
          <w:fldChar w:fldCharType="begin"/>
        </w:r>
        <w:r>
          <w:rPr>
            <w:noProof/>
            <w:webHidden/>
          </w:rPr>
          <w:instrText xml:space="preserve"> PAGEREF _Toc356400601 \h </w:instrText>
        </w:r>
        <w:r>
          <w:rPr>
            <w:noProof/>
            <w:webHidden/>
          </w:rPr>
        </w:r>
        <w:r>
          <w:rPr>
            <w:noProof/>
            <w:webHidden/>
          </w:rPr>
          <w:fldChar w:fldCharType="separate"/>
        </w:r>
        <w:r>
          <w:rPr>
            <w:noProof/>
            <w:webHidden/>
          </w:rPr>
          <w:t>28</w:t>
        </w:r>
        <w:r>
          <w:rPr>
            <w:noProof/>
            <w:webHidden/>
          </w:rPr>
          <w:fldChar w:fldCharType="end"/>
        </w:r>
      </w:hyperlink>
    </w:p>
    <w:p w:rsidR="009B7A14" w:rsidRDefault="008A0211" w:rsidP="001A3F75">
      <w:pPr>
        <w:pStyle w:val="Anhnge"/>
      </w:pPr>
      <w:r>
        <w:rPr>
          <w:noProof/>
        </w:rPr>
        <w:fldChar w:fldCharType="end"/>
      </w:r>
      <w:r w:rsidR="009B7A14">
        <w:t>Listing</w:t>
      </w:r>
      <w:r w:rsidR="0052074C">
        <w:t>s</w:t>
      </w:r>
    </w:p>
    <w:p w:rsidR="00F541EF" w:rsidRDefault="00672CB5">
      <w:pPr>
        <w:pStyle w:val="Abbildungsverzeichnis"/>
        <w:tabs>
          <w:tab w:val="right" w:leader="dot" w:pos="8777"/>
        </w:tabs>
        <w:rPr>
          <w:rFonts w:eastAsiaTheme="minorEastAsia"/>
          <w:noProof/>
          <w:sz w:val="22"/>
          <w:szCs w:val="22"/>
          <w:lang w:eastAsia="de-DE"/>
        </w:rPr>
      </w:pPr>
      <w:r>
        <w:fldChar w:fldCharType="begin"/>
      </w:r>
      <w:r>
        <w:instrText xml:space="preserve"> TOC \h \z \c "Formel" </w:instrText>
      </w:r>
      <w:r>
        <w:fldChar w:fldCharType="separate"/>
      </w:r>
      <w:hyperlink w:anchor="_Toc356400602" w:history="1">
        <w:r w:rsidR="00F541EF" w:rsidRPr="00C04B57">
          <w:rPr>
            <w:rStyle w:val="Hyperlink"/>
            <w:noProof/>
          </w:rPr>
          <w:t xml:space="preserve">Formel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F541EF" w:rsidRPr="00C04B57">
          <w:rPr>
            <w:rStyle w:val="Hyperlink"/>
            <w:noProof/>
          </w:rPr>
          <w:t xml:space="preserve"> ist der Schüler an der Stelle (i,i)</w:t>
        </w:r>
        <w:r w:rsidR="00F541EF">
          <w:rPr>
            <w:noProof/>
            <w:webHidden/>
          </w:rPr>
          <w:tab/>
        </w:r>
        <w:r w:rsidR="00F541EF">
          <w:rPr>
            <w:noProof/>
            <w:webHidden/>
          </w:rPr>
          <w:fldChar w:fldCharType="begin"/>
        </w:r>
        <w:r w:rsidR="00F541EF">
          <w:rPr>
            <w:noProof/>
            <w:webHidden/>
          </w:rPr>
          <w:instrText xml:space="preserve"> PAGEREF _Toc356400602 \h </w:instrText>
        </w:r>
        <w:r w:rsidR="00F541EF">
          <w:rPr>
            <w:noProof/>
            <w:webHidden/>
          </w:rPr>
        </w:r>
        <w:r w:rsidR="00F541EF">
          <w:rPr>
            <w:noProof/>
            <w:webHidden/>
          </w:rPr>
          <w:fldChar w:fldCharType="separate"/>
        </w:r>
        <w:r w:rsidR="00F541EF">
          <w:rPr>
            <w:noProof/>
            <w:webHidden/>
          </w:rPr>
          <w:t>4</w:t>
        </w:r>
        <w:r w:rsidR="00F541EF">
          <w:rPr>
            <w:noProof/>
            <w:webHidden/>
          </w:rPr>
          <w:fldChar w:fldCharType="end"/>
        </w:r>
      </w:hyperlink>
    </w:p>
    <w:p w:rsidR="00965969" w:rsidRDefault="00672CB5" w:rsidP="001A3F75">
      <w:pPr>
        <w:pStyle w:val="Anhnge"/>
      </w:pPr>
      <w:r>
        <w:rPr>
          <w:noProof/>
        </w:rPr>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lastRenderedPageBreak/>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3639" w:rsidRDefault="00073639" w:rsidP="00CE0E4C">
      <w:r>
        <w:separator/>
      </w:r>
    </w:p>
  </w:endnote>
  <w:endnote w:type="continuationSeparator" w:id="0">
    <w:p w:rsidR="00073639" w:rsidRDefault="00073639" w:rsidP="00CE0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3639" w:rsidRDefault="00073639" w:rsidP="00B27948">
    <w:pPr>
      <w:pStyle w:val="Fuzeile"/>
      <w:tabs>
        <w:tab w:val="clear" w:pos="9072"/>
        <w:tab w:val="right" w:pos="8931"/>
      </w:tabs>
    </w:pPr>
    <w:r>
      <w:t>Studienarbeit II</w:t>
    </w:r>
    <w:r>
      <w:tab/>
    </w:r>
    <w:sdt>
      <w:sdtPr>
        <w:id w:val="-2061237932"/>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29D57AC9" wp14:editId="7DD44709">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F541EF">
          <w:rPr>
            <w:noProof/>
          </w:rPr>
          <w:t>18</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348324"/>
      <w:docPartObj>
        <w:docPartGallery w:val="Page Numbers (Bottom of Page)"/>
        <w:docPartUnique/>
      </w:docPartObj>
    </w:sdtPr>
    <w:sdtContent>
      <w:p w:rsidR="00073639" w:rsidRDefault="00073639"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3639" w:rsidRDefault="00073639" w:rsidP="00CE0E4C">
      <w:r>
        <w:separator/>
      </w:r>
    </w:p>
  </w:footnote>
  <w:footnote w:type="continuationSeparator" w:id="0">
    <w:p w:rsidR="00073639" w:rsidRDefault="00073639" w:rsidP="00CE0E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3639" w:rsidRDefault="00073639" w:rsidP="00B27948">
    <w:pPr>
      <w:pStyle w:val="Kopfzeile"/>
    </w:pPr>
    <w:r>
      <w:rPr>
        <w:noProof/>
        <w:lang w:eastAsia="de-DE"/>
      </w:rPr>
      <w:drawing>
        <wp:anchor distT="0" distB="0" distL="114300" distR="114300" simplePos="0" relativeHeight="251658240" behindDoc="0" locked="0" layoutInCell="1" allowOverlap="1" wp14:anchorId="53B61230" wp14:editId="0AE4A743">
          <wp:simplePos x="0" y="0"/>
          <wp:positionH relativeFrom="column">
            <wp:posOffset>3963035</wp:posOffset>
          </wp:positionH>
          <wp:positionV relativeFrom="paragraph">
            <wp:posOffset>-216535</wp:posOffset>
          </wp:positionV>
          <wp:extent cx="1638300" cy="685800"/>
          <wp:effectExtent l="0" t="0" r="0" b="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0F1776E" wp14:editId="4A7F7261">
          <wp:simplePos x="0" y="0"/>
          <wp:positionH relativeFrom="column">
            <wp:posOffset>-595630</wp:posOffset>
          </wp:positionH>
          <wp:positionV relativeFrom="paragraph">
            <wp:posOffset>-2540</wp:posOffset>
          </wp:positionV>
          <wp:extent cx="2314575" cy="276225"/>
          <wp:effectExtent l="0" t="0" r="9525" b="9525"/>
          <wp:wrapNone/>
          <wp:docPr id="42" name="Grafik 4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3639" w:rsidRDefault="00073639" w:rsidP="00B27948">
    <w:pPr>
      <w:pStyle w:val="Kopfzeile"/>
    </w:pPr>
    <w:r>
      <w:rPr>
        <w:noProof/>
        <w:lang w:eastAsia="de-DE"/>
      </w:rPr>
      <w:drawing>
        <wp:anchor distT="0" distB="0" distL="114300" distR="114300" simplePos="0" relativeHeight="251661312" behindDoc="1" locked="0" layoutInCell="1" allowOverlap="1" wp14:anchorId="1DC4DF45" wp14:editId="24B60F0B">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61" name="Grafik 6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776BDC94" wp14:editId="7FFA13D2">
          <wp:simplePos x="0" y="0"/>
          <wp:positionH relativeFrom="column">
            <wp:posOffset>4415526</wp:posOffset>
          </wp:positionH>
          <wp:positionV relativeFrom="paragraph">
            <wp:posOffset>-41275</wp:posOffset>
          </wp:positionV>
          <wp:extent cx="1144270" cy="478790"/>
          <wp:effectExtent l="0" t="0" r="0" b="0"/>
          <wp:wrapNone/>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7D75B72" wp14:editId="5BDBFD81">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3639" w:rsidRDefault="00073639"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0B14B7"/>
    <w:multiLevelType w:val="hybridMultilevel"/>
    <w:tmpl w:val="D98A0344"/>
    <w:lvl w:ilvl="0" w:tplc="D672836A">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4">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8">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9">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9">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1">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0">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31">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B974E2B"/>
    <w:multiLevelType w:val="hybridMultilevel"/>
    <w:tmpl w:val="C4BCEC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35">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40">
    <w:nsid w:val="7DFD2BE3"/>
    <w:multiLevelType w:val="hybridMultilevel"/>
    <w:tmpl w:val="D480C4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1"/>
  </w:num>
  <w:num w:numId="7">
    <w:abstractNumId w:val="38"/>
  </w:num>
  <w:num w:numId="8">
    <w:abstractNumId w:val="31"/>
    <w:lvlOverride w:ilvl="0">
      <w:startOverride w:val="1"/>
    </w:lvlOverride>
  </w:num>
  <w:num w:numId="9">
    <w:abstractNumId w:val="22"/>
  </w:num>
  <w:num w:numId="10">
    <w:abstractNumId w:val="16"/>
  </w:num>
  <w:num w:numId="11">
    <w:abstractNumId w:val="29"/>
  </w:num>
  <w:num w:numId="12">
    <w:abstractNumId w:val="17"/>
  </w:num>
  <w:num w:numId="13">
    <w:abstractNumId w:val="30"/>
  </w:num>
  <w:num w:numId="14">
    <w:abstractNumId w:val="36"/>
  </w:num>
  <w:num w:numId="15">
    <w:abstractNumId w:val="7"/>
  </w:num>
  <w:num w:numId="16">
    <w:abstractNumId w:val="34"/>
  </w:num>
  <w:num w:numId="17">
    <w:abstractNumId w:val="8"/>
  </w:num>
  <w:num w:numId="18">
    <w:abstractNumId w:val="20"/>
  </w:num>
  <w:num w:numId="19">
    <w:abstractNumId w:val="28"/>
  </w:num>
  <w:num w:numId="20">
    <w:abstractNumId w:val="14"/>
  </w:num>
  <w:num w:numId="21">
    <w:abstractNumId w:val="25"/>
  </w:num>
  <w:num w:numId="22">
    <w:abstractNumId w:val="10"/>
  </w:num>
  <w:num w:numId="23">
    <w:abstractNumId w:val="29"/>
  </w:num>
  <w:num w:numId="24">
    <w:abstractNumId w:val="2"/>
  </w:num>
  <w:num w:numId="25">
    <w:abstractNumId w:val="13"/>
  </w:num>
  <w:num w:numId="26">
    <w:abstractNumId w:val="26"/>
  </w:num>
  <w:num w:numId="27">
    <w:abstractNumId w:val="12"/>
  </w:num>
  <w:num w:numId="28">
    <w:abstractNumId w:val="11"/>
  </w:num>
  <w:num w:numId="29">
    <w:abstractNumId w:val="1"/>
  </w:num>
  <w:num w:numId="30">
    <w:abstractNumId w:val="4"/>
  </w:num>
  <w:num w:numId="31">
    <w:abstractNumId w:val="24"/>
  </w:num>
  <w:num w:numId="32">
    <w:abstractNumId w:val="23"/>
  </w:num>
  <w:num w:numId="33">
    <w:abstractNumId w:val="21"/>
  </w:num>
  <w:num w:numId="34">
    <w:abstractNumId w:val="35"/>
  </w:num>
  <w:num w:numId="35">
    <w:abstractNumId w:val="9"/>
  </w:num>
  <w:num w:numId="36">
    <w:abstractNumId w:val="41"/>
  </w:num>
  <w:num w:numId="37">
    <w:abstractNumId w:val="5"/>
  </w:num>
  <w:num w:numId="38">
    <w:abstractNumId w:val="15"/>
  </w:num>
  <w:num w:numId="39">
    <w:abstractNumId w:val="19"/>
  </w:num>
  <w:num w:numId="40">
    <w:abstractNumId w:val="40"/>
  </w:num>
  <w:num w:numId="41">
    <w:abstractNumId w:val="37"/>
  </w:num>
  <w:num w:numId="42">
    <w:abstractNumId w:val="6"/>
  </w:num>
  <w:num w:numId="43">
    <w:abstractNumId w:val="32"/>
  </w:num>
  <w:num w:numId="44">
    <w:abstractNumId w:val="39"/>
  </w:num>
  <w:num w:numId="45">
    <w:abstractNumId w:val="0"/>
  </w:num>
  <w:num w:numId="46">
    <w:abstractNumId w:val="27"/>
  </w:num>
  <w:num w:numId="47">
    <w:abstractNumId w:val="3"/>
  </w:num>
  <w:num w:numId="48">
    <w:abstractNumId w:val="18"/>
  </w:num>
  <w:num w:numId="4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9"/>
  <w:autoHyphenation/>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E"/>
    <w:rsid w:val="00012E34"/>
    <w:rsid w:val="000136DF"/>
    <w:rsid w:val="00014FB4"/>
    <w:rsid w:val="00015092"/>
    <w:rsid w:val="00015686"/>
    <w:rsid w:val="00015AEA"/>
    <w:rsid w:val="0001708B"/>
    <w:rsid w:val="00017BFF"/>
    <w:rsid w:val="00017DA4"/>
    <w:rsid w:val="0002193F"/>
    <w:rsid w:val="00025412"/>
    <w:rsid w:val="00027866"/>
    <w:rsid w:val="00030C7F"/>
    <w:rsid w:val="0003117D"/>
    <w:rsid w:val="0003165B"/>
    <w:rsid w:val="0003277F"/>
    <w:rsid w:val="00035BE9"/>
    <w:rsid w:val="00036B98"/>
    <w:rsid w:val="00043C71"/>
    <w:rsid w:val="0005189B"/>
    <w:rsid w:val="0005286D"/>
    <w:rsid w:val="00052EAB"/>
    <w:rsid w:val="000539CC"/>
    <w:rsid w:val="00053C96"/>
    <w:rsid w:val="000626C8"/>
    <w:rsid w:val="0006335C"/>
    <w:rsid w:val="00072D5E"/>
    <w:rsid w:val="00073639"/>
    <w:rsid w:val="000738F9"/>
    <w:rsid w:val="00087722"/>
    <w:rsid w:val="000933B5"/>
    <w:rsid w:val="00095E1F"/>
    <w:rsid w:val="00096086"/>
    <w:rsid w:val="000960C9"/>
    <w:rsid w:val="00096668"/>
    <w:rsid w:val="00097561"/>
    <w:rsid w:val="00097E9F"/>
    <w:rsid w:val="000A2AAD"/>
    <w:rsid w:val="000A394B"/>
    <w:rsid w:val="000A700F"/>
    <w:rsid w:val="000B327C"/>
    <w:rsid w:val="000B504F"/>
    <w:rsid w:val="000B706B"/>
    <w:rsid w:val="000C655B"/>
    <w:rsid w:val="000D25D7"/>
    <w:rsid w:val="000D44D8"/>
    <w:rsid w:val="000D64F5"/>
    <w:rsid w:val="000E1004"/>
    <w:rsid w:val="000E17FB"/>
    <w:rsid w:val="000E366F"/>
    <w:rsid w:val="000F196F"/>
    <w:rsid w:val="000F1EA6"/>
    <w:rsid w:val="000F5F3F"/>
    <w:rsid w:val="000F757D"/>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52C22"/>
    <w:rsid w:val="001575AA"/>
    <w:rsid w:val="00166AFF"/>
    <w:rsid w:val="00170B42"/>
    <w:rsid w:val="00171275"/>
    <w:rsid w:val="0017277A"/>
    <w:rsid w:val="00177F45"/>
    <w:rsid w:val="00181BD6"/>
    <w:rsid w:val="00184206"/>
    <w:rsid w:val="00187FAB"/>
    <w:rsid w:val="00191123"/>
    <w:rsid w:val="0019178C"/>
    <w:rsid w:val="00192565"/>
    <w:rsid w:val="00194812"/>
    <w:rsid w:val="001A3F75"/>
    <w:rsid w:val="001B2EFF"/>
    <w:rsid w:val="001B3579"/>
    <w:rsid w:val="001B3731"/>
    <w:rsid w:val="001C1048"/>
    <w:rsid w:val="001C58CA"/>
    <w:rsid w:val="001C6CF9"/>
    <w:rsid w:val="001D0F8C"/>
    <w:rsid w:val="001D0FA3"/>
    <w:rsid w:val="001D30E8"/>
    <w:rsid w:val="001D3FFA"/>
    <w:rsid w:val="001D6127"/>
    <w:rsid w:val="001E1876"/>
    <w:rsid w:val="001E2A13"/>
    <w:rsid w:val="001F2569"/>
    <w:rsid w:val="001F3661"/>
    <w:rsid w:val="001F5423"/>
    <w:rsid w:val="001F6693"/>
    <w:rsid w:val="00200F56"/>
    <w:rsid w:val="002039A2"/>
    <w:rsid w:val="00207E7F"/>
    <w:rsid w:val="00213071"/>
    <w:rsid w:val="00222148"/>
    <w:rsid w:val="0022488E"/>
    <w:rsid w:val="0022734A"/>
    <w:rsid w:val="00227F70"/>
    <w:rsid w:val="002306BD"/>
    <w:rsid w:val="00232E5E"/>
    <w:rsid w:val="00233B24"/>
    <w:rsid w:val="00236CC5"/>
    <w:rsid w:val="002378B8"/>
    <w:rsid w:val="0024118C"/>
    <w:rsid w:val="00241562"/>
    <w:rsid w:val="00241BF4"/>
    <w:rsid w:val="00242A96"/>
    <w:rsid w:val="00253C0E"/>
    <w:rsid w:val="00255B03"/>
    <w:rsid w:val="00256948"/>
    <w:rsid w:val="00260A7C"/>
    <w:rsid w:val="00265948"/>
    <w:rsid w:val="0027445E"/>
    <w:rsid w:val="00280008"/>
    <w:rsid w:val="00281398"/>
    <w:rsid w:val="00282371"/>
    <w:rsid w:val="00282EEB"/>
    <w:rsid w:val="0029372D"/>
    <w:rsid w:val="0029574C"/>
    <w:rsid w:val="002970BA"/>
    <w:rsid w:val="002A2228"/>
    <w:rsid w:val="002A48D2"/>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0692F"/>
    <w:rsid w:val="0031356F"/>
    <w:rsid w:val="00315A81"/>
    <w:rsid w:val="00316547"/>
    <w:rsid w:val="00316989"/>
    <w:rsid w:val="00316F84"/>
    <w:rsid w:val="0032274B"/>
    <w:rsid w:val="003227E7"/>
    <w:rsid w:val="003249A6"/>
    <w:rsid w:val="0033421A"/>
    <w:rsid w:val="003361E9"/>
    <w:rsid w:val="00336862"/>
    <w:rsid w:val="003417AD"/>
    <w:rsid w:val="00341C32"/>
    <w:rsid w:val="00342394"/>
    <w:rsid w:val="003430C0"/>
    <w:rsid w:val="00344566"/>
    <w:rsid w:val="003472DE"/>
    <w:rsid w:val="003510C1"/>
    <w:rsid w:val="003523DD"/>
    <w:rsid w:val="003527D2"/>
    <w:rsid w:val="003527E7"/>
    <w:rsid w:val="003561A5"/>
    <w:rsid w:val="003606C4"/>
    <w:rsid w:val="00361F71"/>
    <w:rsid w:val="00364A6C"/>
    <w:rsid w:val="00364B43"/>
    <w:rsid w:val="00365202"/>
    <w:rsid w:val="00371B7C"/>
    <w:rsid w:val="00372377"/>
    <w:rsid w:val="00377949"/>
    <w:rsid w:val="00380F7B"/>
    <w:rsid w:val="00382E92"/>
    <w:rsid w:val="00383106"/>
    <w:rsid w:val="003858AD"/>
    <w:rsid w:val="00387F89"/>
    <w:rsid w:val="003946CE"/>
    <w:rsid w:val="00396C1E"/>
    <w:rsid w:val="00397D4A"/>
    <w:rsid w:val="003A0797"/>
    <w:rsid w:val="003A0810"/>
    <w:rsid w:val="003A2150"/>
    <w:rsid w:val="003B5F58"/>
    <w:rsid w:val="003B6329"/>
    <w:rsid w:val="003C2727"/>
    <w:rsid w:val="003C4B03"/>
    <w:rsid w:val="003C6C9C"/>
    <w:rsid w:val="003C6E18"/>
    <w:rsid w:val="003C7A27"/>
    <w:rsid w:val="003D6719"/>
    <w:rsid w:val="003E01BA"/>
    <w:rsid w:val="003E6F5C"/>
    <w:rsid w:val="003F0766"/>
    <w:rsid w:val="003F1AA6"/>
    <w:rsid w:val="003F24C4"/>
    <w:rsid w:val="003F3201"/>
    <w:rsid w:val="003F3C81"/>
    <w:rsid w:val="003F7139"/>
    <w:rsid w:val="003F767E"/>
    <w:rsid w:val="003F774B"/>
    <w:rsid w:val="00400B8B"/>
    <w:rsid w:val="0040272B"/>
    <w:rsid w:val="00403A5B"/>
    <w:rsid w:val="00406AB0"/>
    <w:rsid w:val="00412C12"/>
    <w:rsid w:val="00412C16"/>
    <w:rsid w:val="00420007"/>
    <w:rsid w:val="00420DBF"/>
    <w:rsid w:val="00421D1E"/>
    <w:rsid w:val="0042210A"/>
    <w:rsid w:val="00424F70"/>
    <w:rsid w:val="00425C91"/>
    <w:rsid w:val="004272B4"/>
    <w:rsid w:val="00430780"/>
    <w:rsid w:val="004321C2"/>
    <w:rsid w:val="00433EC8"/>
    <w:rsid w:val="00433FA4"/>
    <w:rsid w:val="004400CC"/>
    <w:rsid w:val="00446877"/>
    <w:rsid w:val="004527EC"/>
    <w:rsid w:val="00455E8B"/>
    <w:rsid w:val="00456952"/>
    <w:rsid w:val="00460F75"/>
    <w:rsid w:val="00461C3D"/>
    <w:rsid w:val="00462DCF"/>
    <w:rsid w:val="0046501B"/>
    <w:rsid w:val="00467A13"/>
    <w:rsid w:val="00471B63"/>
    <w:rsid w:val="00472B27"/>
    <w:rsid w:val="004876AA"/>
    <w:rsid w:val="004904C2"/>
    <w:rsid w:val="00497E40"/>
    <w:rsid w:val="004A18C5"/>
    <w:rsid w:val="004A2B5D"/>
    <w:rsid w:val="004A35BF"/>
    <w:rsid w:val="004B1E19"/>
    <w:rsid w:val="004B5279"/>
    <w:rsid w:val="004C0013"/>
    <w:rsid w:val="004C2907"/>
    <w:rsid w:val="004C4684"/>
    <w:rsid w:val="004C5587"/>
    <w:rsid w:val="004D23C9"/>
    <w:rsid w:val="004E3212"/>
    <w:rsid w:val="004E355D"/>
    <w:rsid w:val="004E4273"/>
    <w:rsid w:val="004E4D26"/>
    <w:rsid w:val="004E5E09"/>
    <w:rsid w:val="004E6553"/>
    <w:rsid w:val="004F2B44"/>
    <w:rsid w:val="004F36C3"/>
    <w:rsid w:val="004F5E79"/>
    <w:rsid w:val="00501B52"/>
    <w:rsid w:val="00501DEC"/>
    <w:rsid w:val="00501E79"/>
    <w:rsid w:val="00505F8A"/>
    <w:rsid w:val="005077D4"/>
    <w:rsid w:val="00517B66"/>
    <w:rsid w:val="00520384"/>
    <w:rsid w:val="0052074C"/>
    <w:rsid w:val="00520E3D"/>
    <w:rsid w:val="00522000"/>
    <w:rsid w:val="00524D7D"/>
    <w:rsid w:val="00531895"/>
    <w:rsid w:val="00537678"/>
    <w:rsid w:val="005379AF"/>
    <w:rsid w:val="005422C7"/>
    <w:rsid w:val="0054404A"/>
    <w:rsid w:val="005455E8"/>
    <w:rsid w:val="00545841"/>
    <w:rsid w:val="0054597C"/>
    <w:rsid w:val="00551F3A"/>
    <w:rsid w:val="00552371"/>
    <w:rsid w:val="00552A82"/>
    <w:rsid w:val="005545AC"/>
    <w:rsid w:val="00557370"/>
    <w:rsid w:val="00561909"/>
    <w:rsid w:val="00566285"/>
    <w:rsid w:val="00566F32"/>
    <w:rsid w:val="00570E08"/>
    <w:rsid w:val="00573F07"/>
    <w:rsid w:val="00575B0F"/>
    <w:rsid w:val="0058490B"/>
    <w:rsid w:val="00585308"/>
    <w:rsid w:val="0058749C"/>
    <w:rsid w:val="00596D3E"/>
    <w:rsid w:val="00596D6C"/>
    <w:rsid w:val="005A14F4"/>
    <w:rsid w:val="005A4554"/>
    <w:rsid w:val="005B17A9"/>
    <w:rsid w:val="005B2B00"/>
    <w:rsid w:val="005B2E24"/>
    <w:rsid w:val="005B4087"/>
    <w:rsid w:val="005B5DCF"/>
    <w:rsid w:val="005B6090"/>
    <w:rsid w:val="005B7D89"/>
    <w:rsid w:val="005C6662"/>
    <w:rsid w:val="005C6D48"/>
    <w:rsid w:val="005D2939"/>
    <w:rsid w:val="005D3549"/>
    <w:rsid w:val="005D4209"/>
    <w:rsid w:val="005D6140"/>
    <w:rsid w:val="005E2149"/>
    <w:rsid w:val="005E225F"/>
    <w:rsid w:val="005E27CF"/>
    <w:rsid w:val="005F04B9"/>
    <w:rsid w:val="005F2173"/>
    <w:rsid w:val="005F491D"/>
    <w:rsid w:val="005F7B27"/>
    <w:rsid w:val="00602711"/>
    <w:rsid w:val="00602E2E"/>
    <w:rsid w:val="006036ED"/>
    <w:rsid w:val="006044D5"/>
    <w:rsid w:val="00606B03"/>
    <w:rsid w:val="00611D1C"/>
    <w:rsid w:val="006138F0"/>
    <w:rsid w:val="00613CEC"/>
    <w:rsid w:val="00614254"/>
    <w:rsid w:val="00615AB7"/>
    <w:rsid w:val="006162EF"/>
    <w:rsid w:val="00617213"/>
    <w:rsid w:val="006269DF"/>
    <w:rsid w:val="00634893"/>
    <w:rsid w:val="00637A80"/>
    <w:rsid w:val="006444F7"/>
    <w:rsid w:val="006452A0"/>
    <w:rsid w:val="00656873"/>
    <w:rsid w:val="00661808"/>
    <w:rsid w:val="006632AE"/>
    <w:rsid w:val="006633EA"/>
    <w:rsid w:val="00666E29"/>
    <w:rsid w:val="00672CB5"/>
    <w:rsid w:val="00675B25"/>
    <w:rsid w:val="00676DA3"/>
    <w:rsid w:val="00681DE1"/>
    <w:rsid w:val="006825AB"/>
    <w:rsid w:val="00682A30"/>
    <w:rsid w:val="00684224"/>
    <w:rsid w:val="00684E19"/>
    <w:rsid w:val="0068569C"/>
    <w:rsid w:val="00687231"/>
    <w:rsid w:val="00692119"/>
    <w:rsid w:val="0069693E"/>
    <w:rsid w:val="006A1C38"/>
    <w:rsid w:val="006A7EC9"/>
    <w:rsid w:val="006B18C4"/>
    <w:rsid w:val="006C0935"/>
    <w:rsid w:val="006C18EB"/>
    <w:rsid w:val="006D03F5"/>
    <w:rsid w:val="006D057B"/>
    <w:rsid w:val="006E0D83"/>
    <w:rsid w:val="006E49A2"/>
    <w:rsid w:val="006E5A17"/>
    <w:rsid w:val="006E6D37"/>
    <w:rsid w:val="006E78B8"/>
    <w:rsid w:val="006F2068"/>
    <w:rsid w:val="006F4C3B"/>
    <w:rsid w:val="006F5DF2"/>
    <w:rsid w:val="006F766F"/>
    <w:rsid w:val="0070082A"/>
    <w:rsid w:val="00700FFC"/>
    <w:rsid w:val="00702799"/>
    <w:rsid w:val="00702C52"/>
    <w:rsid w:val="00703A9F"/>
    <w:rsid w:val="007144C3"/>
    <w:rsid w:val="007170CF"/>
    <w:rsid w:val="00717ADD"/>
    <w:rsid w:val="00721EC8"/>
    <w:rsid w:val="00722A5E"/>
    <w:rsid w:val="00722FE1"/>
    <w:rsid w:val="00724EFF"/>
    <w:rsid w:val="0072557A"/>
    <w:rsid w:val="00727E62"/>
    <w:rsid w:val="00731317"/>
    <w:rsid w:val="00731778"/>
    <w:rsid w:val="00732A11"/>
    <w:rsid w:val="00733A55"/>
    <w:rsid w:val="00733AA1"/>
    <w:rsid w:val="007352F0"/>
    <w:rsid w:val="007354B6"/>
    <w:rsid w:val="00740737"/>
    <w:rsid w:val="0074112B"/>
    <w:rsid w:val="007431C6"/>
    <w:rsid w:val="007432DB"/>
    <w:rsid w:val="00744930"/>
    <w:rsid w:val="00751AF3"/>
    <w:rsid w:val="007570CB"/>
    <w:rsid w:val="00761A1F"/>
    <w:rsid w:val="007627D8"/>
    <w:rsid w:val="00763939"/>
    <w:rsid w:val="00764D46"/>
    <w:rsid w:val="007652AE"/>
    <w:rsid w:val="00772E45"/>
    <w:rsid w:val="00774766"/>
    <w:rsid w:val="00783977"/>
    <w:rsid w:val="00790444"/>
    <w:rsid w:val="007941DA"/>
    <w:rsid w:val="00796D2E"/>
    <w:rsid w:val="007A7D30"/>
    <w:rsid w:val="007B3115"/>
    <w:rsid w:val="007B3FEF"/>
    <w:rsid w:val="007B4A67"/>
    <w:rsid w:val="007B53F7"/>
    <w:rsid w:val="007B54C9"/>
    <w:rsid w:val="007B5573"/>
    <w:rsid w:val="007B5A9F"/>
    <w:rsid w:val="007B5D2D"/>
    <w:rsid w:val="007C45C4"/>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67C5"/>
    <w:rsid w:val="008203C2"/>
    <w:rsid w:val="00824833"/>
    <w:rsid w:val="00826AC6"/>
    <w:rsid w:val="008276A1"/>
    <w:rsid w:val="00832B95"/>
    <w:rsid w:val="00834BE2"/>
    <w:rsid w:val="00835E01"/>
    <w:rsid w:val="008373B4"/>
    <w:rsid w:val="00842CBE"/>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7AC0"/>
    <w:rsid w:val="008B1E4E"/>
    <w:rsid w:val="008B22F1"/>
    <w:rsid w:val="008B4F17"/>
    <w:rsid w:val="008B756C"/>
    <w:rsid w:val="008C0073"/>
    <w:rsid w:val="008C033C"/>
    <w:rsid w:val="008C182C"/>
    <w:rsid w:val="008D301D"/>
    <w:rsid w:val="008D4E65"/>
    <w:rsid w:val="008D4F13"/>
    <w:rsid w:val="008D5516"/>
    <w:rsid w:val="008D65C0"/>
    <w:rsid w:val="008E24EB"/>
    <w:rsid w:val="008E2D6A"/>
    <w:rsid w:val="008E335D"/>
    <w:rsid w:val="008E3999"/>
    <w:rsid w:val="008E39B7"/>
    <w:rsid w:val="008E5863"/>
    <w:rsid w:val="008F02CC"/>
    <w:rsid w:val="008F26C5"/>
    <w:rsid w:val="008F58A7"/>
    <w:rsid w:val="008F5CAA"/>
    <w:rsid w:val="008F5D1D"/>
    <w:rsid w:val="00900E7E"/>
    <w:rsid w:val="00900F33"/>
    <w:rsid w:val="00902C70"/>
    <w:rsid w:val="00902CB2"/>
    <w:rsid w:val="00903C46"/>
    <w:rsid w:val="00904D5E"/>
    <w:rsid w:val="00911D06"/>
    <w:rsid w:val="00917A32"/>
    <w:rsid w:val="00917BDD"/>
    <w:rsid w:val="00926D09"/>
    <w:rsid w:val="00930431"/>
    <w:rsid w:val="00930503"/>
    <w:rsid w:val="00931919"/>
    <w:rsid w:val="00933EC7"/>
    <w:rsid w:val="00945D04"/>
    <w:rsid w:val="009515D2"/>
    <w:rsid w:val="00951EDD"/>
    <w:rsid w:val="00953002"/>
    <w:rsid w:val="009538BF"/>
    <w:rsid w:val="00955E38"/>
    <w:rsid w:val="0095673C"/>
    <w:rsid w:val="00956A17"/>
    <w:rsid w:val="00957D9C"/>
    <w:rsid w:val="00963059"/>
    <w:rsid w:val="00965969"/>
    <w:rsid w:val="00967317"/>
    <w:rsid w:val="009872DD"/>
    <w:rsid w:val="00994125"/>
    <w:rsid w:val="009A2470"/>
    <w:rsid w:val="009A6355"/>
    <w:rsid w:val="009A6AFF"/>
    <w:rsid w:val="009A7C1D"/>
    <w:rsid w:val="009A7FE5"/>
    <w:rsid w:val="009B1AA8"/>
    <w:rsid w:val="009B1B57"/>
    <w:rsid w:val="009B3009"/>
    <w:rsid w:val="009B5F39"/>
    <w:rsid w:val="009B646C"/>
    <w:rsid w:val="009B7A14"/>
    <w:rsid w:val="009C22E1"/>
    <w:rsid w:val="009C293F"/>
    <w:rsid w:val="009C33E8"/>
    <w:rsid w:val="009D0678"/>
    <w:rsid w:val="009D2D84"/>
    <w:rsid w:val="009D543B"/>
    <w:rsid w:val="009D580E"/>
    <w:rsid w:val="009D705B"/>
    <w:rsid w:val="009E0D07"/>
    <w:rsid w:val="009E3B44"/>
    <w:rsid w:val="009E4EE9"/>
    <w:rsid w:val="009F42E1"/>
    <w:rsid w:val="009F5AAC"/>
    <w:rsid w:val="009F5CA8"/>
    <w:rsid w:val="009F6B90"/>
    <w:rsid w:val="00A007F2"/>
    <w:rsid w:val="00A03F3C"/>
    <w:rsid w:val="00A03FAE"/>
    <w:rsid w:val="00A049FB"/>
    <w:rsid w:val="00A11850"/>
    <w:rsid w:val="00A23C5F"/>
    <w:rsid w:val="00A257B3"/>
    <w:rsid w:val="00A30A83"/>
    <w:rsid w:val="00A32545"/>
    <w:rsid w:val="00A33828"/>
    <w:rsid w:val="00A34145"/>
    <w:rsid w:val="00A37590"/>
    <w:rsid w:val="00A42755"/>
    <w:rsid w:val="00A44441"/>
    <w:rsid w:val="00A45E75"/>
    <w:rsid w:val="00A46DC1"/>
    <w:rsid w:val="00A527AF"/>
    <w:rsid w:val="00A5376F"/>
    <w:rsid w:val="00A568C5"/>
    <w:rsid w:val="00A62B09"/>
    <w:rsid w:val="00A63E91"/>
    <w:rsid w:val="00A6427D"/>
    <w:rsid w:val="00A67603"/>
    <w:rsid w:val="00A73D2D"/>
    <w:rsid w:val="00A7450D"/>
    <w:rsid w:val="00A765FD"/>
    <w:rsid w:val="00A76EB2"/>
    <w:rsid w:val="00A770F3"/>
    <w:rsid w:val="00A77C80"/>
    <w:rsid w:val="00A837D6"/>
    <w:rsid w:val="00A8720E"/>
    <w:rsid w:val="00A87B09"/>
    <w:rsid w:val="00A918D0"/>
    <w:rsid w:val="00AA0DCE"/>
    <w:rsid w:val="00AA2272"/>
    <w:rsid w:val="00AB1296"/>
    <w:rsid w:val="00AB3A18"/>
    <w:rsid w:val="00AB416A"/>
    <w:rsid w:val="00AC0144"/>
    <w:rsid w:val="00AC4C54"/>
    <w:rsid w:val="00AC7297"/>
    <w:rsid w:val="00AC7A1D"/>
    <w:rsid w:val="00AD0032"/>
    <w:rsid w:val="00AD449E"/>
    <w:rsid w:val="00AD460F"/>
    <w:rsid w:val="00AD4F3B"/>
    <w:rsid w:val="00AD4F3D"/>
    <w:rsid w:val="00AE19BE"/>
    <w:rsid w:val="00AE7C8A"/>
    <w:rsid w:val="00AF094E"/>
    <w:rsid w:val="00AF2533"/>
    <w:rsid w:val="00AF45C5"/>
    <w:rsid w:val="00AF7497"/>
    <w:rsid w:val="00B0317B"/>
    <w:rsid w:val="00B16D0B"/>
    <w:rsid w:val="00B22B81"/>
    <w:rsid w:val="00B25EEC"/>
    <w:rsid w:val="00B27948"/>
    <w:rsid w:val="00B31D39"/>
    <w:rsid w:val="00B31F8B"/>
    <w:rsid w:val="00B33996"/>
    <w:rsid w:val="00B33F3E"/>
    <w:rsid w:val="00B42124"/>
    <w:rsid w:val="00B42230"/>
    <w:rsid w:val="00B42505"/>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9CC"/>
    <w:rsid w:val="00B8009A"/>
    <w:rsid w:val="00B80CD2"/>
    <w:rsid w:val="00B80D4F"/>
    <w:rsid w:val="00B81492"/>
    <w:rsid w:val="00B85164"/>
    <w:rsid w:val="00B9151C"/>
    <w:rsid w:val="00B97801"/>
    <w:rsid w:val="00BA20C4"/>
    <w:rsid w:val="00BA21C6"/>
    <w:rsid w:val="00BA3053"/>
    <w:rsid w:val="00BA4FA6"/>
    <w:rsid w:val="00BB0119"/>
    <w:rsid w:val="00BB0214"/>
    <w:rsid w:val="00BC0246"/>
    <w:rsid w:val="00BC31A6"/>
    <w:rsid w:val="00BC3745"/>
    <w:rsid w:val="00BC66BD"/>
    <w:rsid w:val="00BC6A40"/>
    <w:rsid w:val="00BE42DE"/>
    <w:rsid w:val="00BE4B48"/>
    <w:rsid w:val="00BE5AAB"/>
    <w:rsid w:val="00BE6028"/>
    <w:rsid w:val="00BF2C3E"/>
    <w:rsid w:val="00BF32E5"/>
    <w:rsid w:val="00BF3E4B"/>
    <w:rsid w:val="00BF4D0D"/>
    <w:rsid w:val="00C01A3B"/>
    <w:rsid w:val="00C03887"/>
    <w:rsid w:val="00C04248"/>
    <w:rsid w:val="00C04299"/>
    <w:rsid w:val="00C05866"/>
    <w:rsid w:val="00C05E76"/>
    <w:rsid w:val="00C1111C"/>
    <w:rsid w:val="00C130B0"/>
    <w:rsid w:val="00C13885"/>
    <w:rsid w:val="00C14B67"/>
    <w:rsid w:val="00C14F29"/>
    <w:rsid w:val="00C16186"/>
    <w:rsid w:val="00C16BB5"/>
    <w:rsid w:val="00C2114A"/>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3A10"/>
    <w:rsid w:val="00C542AF"/>
    <w:rsid w:val="00C54928"/>
    <w:rsid w:val="00C55DDD"/>
    <w:rsid w:val="00C57863"/>
    <w:rsid w:val="00C66728"/>
    <w:rsid w:val="00C7370F"/>
    <w:rsid w:val="00C75B5C"/>
    <w:rsid w:val="00C76555"/>
    <w:rsid w:val="00C76B4F"/>
    <w:rsid w:val="00C80331"/>
    <w:rsid w:val="00C8165C"/>
    <w:rsid w:val="00CA10AA"/>
    <w:rsid w:val="00CA1319"/>
    <w:rsid w:val="00CA2395"/>
    <w:rsid w:val="00CA3B75"/>
    <w:rsid w:val="00CB2B2E"/>
    <w:rsid w:val="00CC2BF8"/>
    <w:rsid w:val="00CD0328"/>
    <w:rsid w:val="00CD3B1E"/>
    <w:rsid w:val="00CD65FA"/>
    <w:rsid w:val="00CE0E4C"/>
    <w:rsid w:val="00CE6D8B"/>
    <w:rsid w:val="00CF1317"/>
    <w:rsid w:val="00CF28D4"/>
    <w:rsid w:val="00D02B0C"/>
    <w:rsid w:val="00D036EF"/>
    <w:rsid w:val="00D07FFB"/>
    <w:rsid w:val="00D11250"/>
    <w:rsid w:val="00D15C48"/>
    <w:rsid w:val="00D22F49"/>
    <w:rsid w:val="00D23534"/>
    <w:rsid w:val="00D36111"/>
    <w:rsid w:val="00D42252"/>
    <w:rsid w:val="00D4716E"/>
    <w:rsid w:val="00D472A2"/>
    <w:rsid w:val="00D505A3"/>
    <w:rsid w:val="00D55814"/>
    <w:rsid w:val="00D61E16"/>
    <w:rsid w:val="00D62B82"/>
    <w:rsid w:val="00D67404"/>
    <w:rsid w:val="00D70441"/>
    <w:rsid w:val="00D706C3"/>
    <w:rsid w:val="00D73F7D"/>
    <w:rsid w:val="00D80F6A"/>
    <w:rsid w:val="00D85135"/>
    <w:rsid w:val="00D85148"/>
    <w:rsid w:val="00D9502E"/>
    <w:rsid w:val="00D9647D"/>
    <w:rsid w:val="00D977A4"/>
    <w:rsid w:val="00D97E70"/>
    <w:rsid w:val="00DA019C"/>
    <w:rsid w:val="00DA073F"/>
    <w:rsid w:val="00DA15A6"/>
    <w:rsid w:val="00DA334D"/>
    <w:rsid w:val="00DA3675"/>
    <w:rsid w:val="00DB532E"/>
    <w:rsid w:val="00DB669E"/>
    <w:rsid w:val="00DC21EE"/>
    <w:rsid w:val="00DC34D2"/>
    <w:rsid w:val="00DD0C4D"/>
    <w:rsid w:val="00DD1895"/>
    <w:rsid w:val="00DD5E83"/>
    <w:rsid w:val="00DD7466"/>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5188"/>
    <w:rsid w:val="00E408AE"/>
    <w:rsid w:val="00E40FE6"/>
    <w:rsid w:val="00E45377"/>
    <w:rsid w:val="00E46297"/>
    <w:rsid w:val="00E4663B"/>
    <w:rsid w:val="00E571CC"/>
    <w:rsid w:val="00E6397D"/>
    <w:rsid w:val="00E64CC5"/>
    <w:rsid w:val="00E7159B"/>
    <w:rsid w:val="00E7389A"/>
    <w:rsid w:val="00E75065"/>
    <w:rsid w:val="00E758C1"/>
    <w:rsid w:val="00E76730"/>
    <w:rsid w:val="00E80DEB"/>
    <w:rsid w:val="00E83317"/>
    <w:rsid w:val="00E835C6"/>
    <w:rsid w:val="00E8404D"/>
    <w:rsid w:val="00E84C6E"/>
    <w:rsid w:val="00E8736B"/>
    <w:rsid w:val="00E875DE"/>
    <w:rsid w:val="00E90656"/>
    <w:rsid w:val="00E93E59"/>
    <w:rsid w:val="00E94C6F"/>
    <w:rsid w:val="00E96843"/>
    <w:rsid w:val="00E970D6"/>
    <w:rsid w:val="00EA09C0"/>
    <w:rsid w:val="00EA722B"/>
    <w:rsid w:val="00EB1FF2"/>
    <w:rsid w:val="00EB2F94"/>
    <w:rsid w:val="00EC1311"/>
    <w:rsid w:val="00EC2DF8"/>
    <w:rsid w:val="00EC6FA3"/>
    <w:rsid w:val="00EC7888"/>
    <w:rsid w:val="00EC7B3E"/>
    <w:rsid w:val="00ED0752"/>
    <w:rsid w:val="00ED0A4A"/>
    <w:rsid w:val="00ED25B7"/>
    <w:rsid w:val="00ED3C50"/>
    <w:rsid w:val="00EE0047"/>
    <w:rsid w:val="00EE404A"/>
    <w:rsid w:val="00EF0DE3"/>
    <w:rsid w:val="00EF3744"/>
    <w:rsid w:val="00EF583B"/>
    <w:rsid w:val="00F00B8B"/>
    <w:rsid w:val="00F02902"/>
    <w:rsid w:val="00F066BE"/>
    <w:rsid w:val="00F1065D"/>
    <w:rsid w:val="00F22E95"/>
    <w:rsid w:val="00F25B30"/>
    <w:rsid w:val="00F25BA7"/>
    <w:rsid w:val="00F275CF"/>
    <w:rsid w:val="00F33CE9"/>
    <w:rsid w:val="00F3511A"/>
    <w:rsid w:val="00F364A6"/>
    <w:rsid w:val="00F401C8"/>
    <w:rsid w:val="00F411C6"/>
    <w:rsid w:val="00F44478"/>
    <w:rsid w:val="00F50442"/>
    <w:rsid w:val="00F50BC6"/>
    <w:rsid w:val="00F51059"/>
    <w:rsid w:val="00F541EF"/>
    <w:rsid w:val="00F620B9"/>
    <w:rsid w:val="00F62A74"/>
    <w:rsid w:val="00F63A5B"/>
    <w:rsid w:val="00F63FDC"/>
    <w:rsid w:val="00F6407B"/>
    <w:rsid w:val="00F64CD7"/>
    <w:rsid w:val="00F7323A"/>
    <w:rsid w:val="00F74D53"/>
    <w:rsid w:val="00F808A1"/>
    <w:rsid w:val="00F83107"/>
    <w:rsid w:val="00F86BFC"/>
    <w:rsid w:val="00F87022"/>
    <w:rsid w:val="00F87E38"/>
    <w:rsid w:val="00F91B50"/>
    <w:rsid w:val="00F91E07"/>
    <w:rsid w:val="00F97954"/>
    <w:rsid w:val="00FA0CE2"/>
    <w:rsid w:val="00FA0D03"/>
    <w:rsid w:val="00FA435A"/>
    <w:rsid w:val="00FB1EEB"/>
    <w:rsid w:val="00FB2C40"/>
    <w:rsid w:val="00FB3DAB"/>
    <w:rsid w:val="00FB3F7F"/>
    <w:rsid w:val="00FB6DDC"/>
    <w:rsid w:val="00FC7CA3"/>
    <w:rsid w:val="00FD4B24"/>
    <w:rsid w:val="00FE0723"/>
    <w:rsid w:val="00FF08A6"/>
    <w:rsid w:val="00FF0E51"/>
    <w:rsid w:val="00FF3137"/>
    <w:rsid w:val="00FF3295"/>
    <w:rsid w:val="00FF40B5"/>
    <w:rsid w:val="00FF4DB1"/>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6401"/>
    <w:pPr>
      <w:spacing w:after="240"/>
      <w:ind w:firstLine="709"/>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B63109"/>
    <w:pPr>
      <w:keepNext/>
      <w:keepLines/>
      <w:numPr>
        <w:ilvl w:val="2"/>
        <w:numId w:val="3"/>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B63109"/>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177F45"/>
    <w:pPr>
      <w:tabs>
        <w:tab w:val="left" w:pos="440"/>
        <w:tab w:val="left" w:pos="132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177F45"/>
    <w:pPr>
      <w:spacing w:before="240" w:line="348" w:lineRule="auto"/>
      <w:ind w:firstLine="0"/>
      <w:contextualSpacing/>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table" w:styleId="MittlereSchattierung2-Akzent1">
    <w:name w:val="Medium Shading 2 Accent 1"/>
    <w:basedOn w:val="NormaleTabelle"/>
    <w:uiPriority w:val="64"/>
    <w:rsid w:val="0028139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28139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6401"/>
    <w:pPr>
      <w:spacing w:after="240"/>
      <w:ind w:firstLine="709"/>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B63109"/>
    <w:pPr>
      <w:keepNext/>
      <w:keepLines/>
      <w:numPr>
        <w:ilvl w:val="2"/>
        <w:numId w:val="3"/>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B63109"/>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177F45"/>
    <w:pPr>
      <w:tabs>
        <w:tab w:val="left" w:pos="440"/>
        <w:tab w:val="left" w:pos="132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177F45"/>
    <w:pPr>
      <w:spacing w:before="240" w:line="348" w:lineRule="auto"/>
      <w:ind w:firstLine="0"/>
      <w:contextualSpacing/>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table" w:styleId="MittlereSchattierung2-Akzent1">
    <w:name w:val="Medium Shading 2 Accent 1"/>
    <w:basedOn w:val="NormaleTabelle"/>
    <w:uiPriority w:val="64"/>
    <w:rsid w:val="0028139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281398"/>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tmp"/><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image" Target="media/image12.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tmp"/><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diagramColors" Target="diagrams/colors1.xml"/><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6.tmp"/><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8.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B6CF08B6-8FCE-4766-BA69-FC3AB1D1D28A}" srcId="{4E23A542-BB53-4CF0-ADD5-773BF25CC425}" destId="{421BF885-44CD-47BB-B394-771C9E808803}" srcOrd="0" destOrd="0" parTransId="{644B7222-18CE-48EB-ADB5-7BF42988516E}" sibTransId="{88C30461-5D76-43ED-AD2E-98D95415CA36}"/>
    <dgm:cxn modelId="{07B09915-7F3E-4EF4-A909-377501FC12A0}" type="presOf" srcId="{595379F0-2313-4656-8A94-E59651D14F66}" destId="{3968074F-1C43-40F5-8323-1198C2D90793}" srcOrd="1" destOrd="0" presId="urn:microsoft.com/office/officeart/2005/8/layout/cycle7"/>
    <dgm:cxn modelId="{E96F24B7-A213-466A-B608-3CC05995F8F0}" type="presOf" srcId="{0C65FCD8-1F83-4FF1-8704-767BEFEEE17A}" destId="{06D15E6F-7195-460C-BB9C-0321BA237723}" srcOrd="0" destOrd="0" presId="urn:microsoft.com/office/officeart/2005/8/layout/cycle7"/>
    <dgm:cxn modelId="{8AFAF567-07B2-4E00-A693-FD613F06E9EC}" type="presOf" srcId="{1E211150-7B27-471F-B525-14A917DE83F5}" destId="{F46A7E0B-946C-4001-AAA9-103BAC2B2BAE}" srcOrd="0"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27235AF0-C4CC-4AF5-BA52-4D19C23D196C}" srcId="{0C65FCD8-1F83-4FF1-8704-767BEFEEE17A}" destId="{A304DDC6-5EA0-434E-9525-F76570FC09DD}" srcOrd="0" destOrd="0" parTransId="{8A628BC8-5B72-4E28-8A15-1F7B068D46C5}" sibTransId="{CEAFAFE7-8CC2-4A5F-B077-0D1D2705E9BE}"/>
    <dgm:cxn modelId="{DAA5959F-BDF8-4CD9-8429-FA937BEB9110}" srcId="{0C65FCD8-1F83-4FF1-8704-767BEFEEE17A}" destId="{7CC78533-97FA-4BFF-BFDA-191BEAFA9AB4}" srcOrd="1" destOrd="0" parTransId="{9D5635B0-8172-46BF-B614-3991AB164DF9}" sibTransId="{5BEAEE91-AC1A-437D-8898-D2400EA42A51}"/>
    <dgm:cxn modelId="{BEB00272-4CBF-4BE0-BCC4-E92E35697EDE}" type="presOf" srcId="{9223FA37-A55E-4462-849C-E231609CE787}" destId="{47DE32CB-DF6D-4054-99D8-31F86F218B19}" srcOrd="0" destOrd="0" presId="urn:microsoft.com/office/officeart/2005/8/layout/cycle7"/>
    <dgm:cxn modelId="{95129840-C379-4A7D-9813-357E67ADBB6D}" type="presOf" srcId="{F3B50736-1778-48E4-8351-83E0FD80264E}" destId="{4961DE9C-B934-4376-A67C-51EE3C05573F}" srcOrd="1" destOrd="0" presId="urn:microsoft.com/office/officeart/2005/8/layout/cycle7"/>
    <dgm:cxn modelId="{69C2FEE7-408A-4676-A8EB-D0DBE859A629}" type="presOf" srcId="{891D7537-811E-4C87-AB14-CA6BB5EB8E2F}" destId="{CFC93E24-7349-49DF-B850-9B711BFFC824}" srcOrd="0" destOrd="0" presId="urn:microsoft.com/office/officeart/2005/8/layout/cycle7"/>
    <dgm:cxn modelId="{1B91C2E3-CCC8-4E69-BD36-219BC6EB8D87}" type="presOf" srcId="{4E23A542-BB53-4CF0-ADD5-773BF25CC425}" destId="{3AF82896-F05A-4E27-9A06-46ED1E304597}" srcOrd="0" destOrd="0" presId="urn:microsoft.com/office/officeart/2005/8/layout/cycle7"/>
    <dgm:cxn modelId="{4E3487CF-AC6E-4429-AD52-3B630CEB8CE2}" type="presOf" srcId="{421BF885-44CD-47BB-B394-771C9E808803}" destId="{3AF82896-F05A-4E27-9A06-46ED1E304597}" srcOrd="0" destOrd="1" presId="urn:microsoft.com/office/officeart/2005/8/layout/cycle7"/>
    <dgm:cxn modelId="{66505B5E-B972-4325-97A2-03909DA33B2C}" type="presOf" srcId="{595379F0-2313-4656-8A94-E59651D14F66}" destId="{265F577B-E46E-4DD7-93FB-57A5FAF1F004}" srcOrd="0" destOrd="0" presId="urn:microsoft.com/office/officeart/2005/8/layout/cycle7"/>
    <dgm:cxn modelId="{A1417272-6D4C-4094-8F37-C7B8672677EF}" type="presOf" srcId="{A304DDC6-5EA0-434E-9525-F76570FC09DD}" destId="{06D15E6F-7195-460C-BB9C-0321BA237723}" srcOrd="0" destOrd="1" presId="urn:microsoft.com/office/officeart/2005/8/layout/cycle7"/>
    <dgm:cxn modelId="{B5B92845-04CB-4085-B3B3-68E4001348F7}" type="presOf" srcId="{7CC78533-97FA-4BFF-BFDA-191BEAFA9AB4}" destId="{06D15E6F-7195-460C-BB9C-0321BA237723}" srcOrd="0" destOrd="2" presId="urn:microsoft.com/office/officeart/2005/8/layout/cycle7"/>
    <dgm:cxn modelId="{9695E853-4D7E-4BF4-8BA2-C6AD75115860}" type="presOf" srcId="{58D7DBF8-B4B5-4E35-A43A-A88DD7ACDE7E}" destId="{F46A7E0B-946C-4001-AAA9-103BAC2B2BAE}"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98FA8143-BCA1-4DEB-BE91-38DD427F3276}" srcId="{891D7537-811E-4C87-AB14-CA6BB5EB8E2F}" destId="{1E211150-7B27-471F-B525-14A917DE83F5}" srcOrd="1" destOrd="0" parTransId="{61735C27-354F-4498-82C4-AE48C7686F10}" sibTransId="{F3B50736-1778-48E4-8351-83E0FD80264E}"/>
    <dgm:cxn modelId="{EB11E9FF-CCF6-4932-941E-4FC68E9D2034}" srcId="{891D7537-811E-4C87-AB14-CA6BB5EB8E2F}" destId="{0C65FCD8-1F83-4FF1-8704-767BEFEEE17A}" srcOrd="2" destOrd="0" parTransId="{54BB58AC-63B9-4BCE-A222-83117C613089}" sibTransId="{595379F0-2313-4656-8A94-E59651D14F66}"/>
    <dgm:cxn modelId="{1AF99017-E929-4C3F-A8CD-353C15244185}" type="presOf" srcId="{9223FA37-A55E-4462-849C-E231609CE787}" destId="{9D684456-F75A-49CA-B9A7-ECC185E12D0C}" srcOrd="1" destOrd="0" presId="urn:microsoft.com/office/officeart/2005/8/layout/cycle7"/>
    <dgm:cxn modelId="{7E6F76B5-AF39-4ECD-825E-83E29D891B00}" type="presOf" srcId="{F3B50736-1778-48E4-8351-83E0FD80264E}" destId="{C24FFE93-4CCE-42AF-A974-42772DCDDBF8}" srcOrd="0" destOrd="0" presId="urn:microsoft.com/office/officeart/2005/8/layout/cycle7"/>
    <dgm:cxn modelId="{1E39E753-C7B3-4BD5-B5AD-BC5CBD023862}" type="presParOf" srcId="{CFC93E24-7349-49DF-B850-9B711BFFC824}" destId="{3AF82896-F05A-4E27-9A06-46ED1E304597}" srcOrd="0" destOrd="0" presId="urn:microsoft.com/office/officeart/2005/8/layout/cycle7"/>
    <dgm:cxn modelId="{705CD469-EDFE-4978-8F90-39D96A870FC6}" type="presParOf" srcId="{CFC93E24-7349-49DF-B850-9B711BFFC824}" destId="{47DE32CB-DF6D-4054-99D8-31F86F218B19}" srcOrd="1" destOrd="0" presId="urn:microsoft.com/office/officeart/2005/8/layout/cycle7"/>
    <dgm:cxn modelId="{5D2E0D9D-3A3B-4CCB-8B9F-855346C4776A}" type="presParOf" srcId="{47DE32CB-DF6D-4054-99D8-31F86F218B19}" destId="{9D684456-F75A-49CA-B9A7-ECC185E12D0C}" srcOrd="0" destOrd="0" presId="urn:microsoft.com/office/officeart/2005/8/layout/cycle7"/>
    <dgm:cxn modelId="{6A4E2961-E3CB-4311-9994-B4868AF2D774}" type="presParOf" srcId="{CFC93E24-7349-49DF-B850-9B711BFFC824}" destId="{F46A7E0B-946C-4001-AAA9-103BAC2B2BAE}" srcOrd="2" destOrd="0" presId="urn:microsoft.com/office/officeart/2005/8/layout/cycle7"/>
    <dgm:cxn modelId="{5E292108-BF9E-4935-A7AA-47BAC391B333}" type="presParOf" srcId="{CFC93E24-7349-49DF-B850-9B711BFFC824}" destId="{C24FFE93-4CCE-42AF-A974-42772DCDDBF8}" srcOrd="3" destOrd="0" presId="urn:microsoft.com/office/officeart/2005/8/layout/cycle7"/>
    <dgm:cxn modelId="{838A941C-745A-4429-9862-B059C20A21BB}" type="presParOf" srcId="{C24FFE93-4CCE-42AF-A974-42772DCDDBF8}" destId="{4961DE9C-B934-4376-A67C-51EE3C05573F}" srcOrd="0" destOrd="0" presId="urn:microsoft.com/office/officeart/2005/8/layout/cycle7"/>
    <dgm:cxn modelId="{06A59E24-45EC-4895-80C1-F758C16F3B35}" type="presParOf" srcId="{CFC93E24-7349-49DF-B850-9B711BFFC824}" destId="{06D15E6F-7195-460C-BB9C-0321BA237723}" srcOrd="4" destOrd="0" presId="urn:microsoft.com/office/officeart/2005/8/layout/cycle7"/>
    <dgm:cxn modelId="{B995F7A2-5FEB-4E46-9AB3-32217CC8134C}" type="presParOf" srcId="{CFC93E24-7349-49DF-B850-9B711BFFC824}" destId="{265F577B-E46E-4DD7-93FB-57A5FAF1F004}" srcOrd="5" destOrd="0" presId="urn:microsoft.com/office/officeart/2005/8/layout/cycle7"/>
    <dgm:cxn modelId="{E8BC4958-A98B-4431-B6F4-2C57D2425709}"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A81"/>
    <w:rsid w:val="00B54A81"/>
    <w:rsid w:val="00BF6D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F6DC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F6DC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ECC7FD-8CE3-4024-A375-EAB641C0F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B7BE3DB.dotm</Template>
  <TotalTime>0</TotalTime>
  <Pages>37</Pages>
  <Words>6960</Words>
  <Characters>43851</Characters>
  <Application>Microsoft Office Word</Application>
  <DocSecurity>0</DocSecurity>
  <Lines>365</Lines>
  <Paragraphs>101</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50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104100</dc:creator>
  <cp:lastModifiedBy>c104100</cp:lastModifiedBy>
  <cp:revision>286</cp:revision>
  <cp:lastPrinted>2013-04-24T13:58:00Z</cp:lastPrinted>
  <dcterms:created xsi:type="dcterms:W3CDTF">2013-03-06T17:27:00Z</dcterms:created>
  <dcterms:modified xsi:type="dcterms:W3CDTF">2013-05-1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